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748E44D9"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 xml:space="preserve">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49EE1BB5"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3"/>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3"/>
      <w:r w:rsidR="00BC6386">
        <w:rPr>
          <w:rStyle w:val="CommentReference"/>
          <w:rFonts w:ascii="Times New Roman" w:hAnsiTheme="minorHAnsi"/>
        </w:rPr>
        <w:commentReference w:id="3"/>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commentRangeStart w:id="4"/>
      <w:r>
        <w:t xml:space="preserve">Notwithstanding </w:t>
      </w:r>
      <w:commentRangeEnd w:id="4"/>
      <w:r w:rsidR="00BC6386">
        <w:rPr>
          <w:rStyle w:val="CommentReference"/>
          <w:rFonts w:ascii="Times New Roman" w:hAnsiTheme="minorHAnsi"/>
        </w:rPr>
        <w:commentReference w:id="4"/>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5" w:name="comparing-regions-environmental-heteroge"/>
      <w:r>
        <w:t>2.1</w:t>
      </w:r>
      <w:r w:rsidR="00F31AF3">
        <w:t>:</w:t>
      </w:r>
      <w:r>
        <w:t xml:space="preserve"> </w:t>
      </w:r>
      <w:r w:rsidR="00D04776">
        <w:t>Comparing species richness</w:t>
      </w:r>
    </w:p>
    <w:p w14:paraId="52348C6B" w14:textId="1E048A3D"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6"/>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6"/>
      <w:r w:rsidR="00EF4036">
        <w:rPr>
          <w:rStyle w:val="CommentReference"/>
          <w:rFonts w:ascii="Times New Roman" w:hAnsiTheme="minorHAnsi"/>
        </w:rPr>
        <w:commentReference w:id="6"/>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 xml:space="preserve">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xml:space="preserve">. </w:t>
      </w:r>
      <w:commentRangeStart w:id="7"/>
      <w:r w:rsidR="00D52E5F">
        <w:rPr>
          <w:rFonts w:cstheme="majorBidi"/>
        </w:rPr>
        <w:t>This excluded coastal/dunal vegetation from our analyses</w:t>
      </w:r>
      <w:r w:rsidR="00841086">
        <w:rPr>
          <w:rFonts w:cstheme="majorBidi"/>
        </w:rPr>
        <w:t>.</w:t>
      </w:r>
      <w:commentRangeEnd w:id="7"/>
      <w:r w:rsidR="00BC6386">
        <w:rPr>
          <w:rStyle w:val="CommentReference"/>
          <w:rFonts w:ascii="Times New Roman" w:hAnsiTheme="minorHAnsi"/>
        </w:rPr>
        <w:commentReference w:id="7"/>
      </w:r>
    </w:p>
    <w:p w14:paraId="26664BCB" w14:textId="103B8C9C"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r w:rsidR="00E0178F">
        <w:t xml:space="preserve">(sensu </w:t>
      </w:r>
      <w:r w:rsidR="00E0178F">
        <w:fldChar w:fldCharType="begin" w:fldLock="1"/>
      </w:r>
      <w:r w:rsidR="00E0178F">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w:t>
        </w:r>
        <w:r w:rsidR="00E0178F" w:rsidRPr="00457946">
          <w:rPr>
            <w:rStyle w:val="Hyperlink"/>
          </w:rPr>
          <w:t>mindland.com/wp/projects/quarter-degree-grid-cells/download-qdgc</w:t>
        </w:r>
        <w:r w:rsidR="00E0178F" w:rsidRPr="00457946">
          <w:rPr>
            <w:rStyle w:val="Hyperlink"/>
          </w:rPr>
          <w:t>/</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B700E4"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B700E4"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xml:space="preserve">) using the R package “canprot”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5"/>
    </w:p>
    <w:p w14:paraId="16702F9A" w14:textId="027BB961"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A04D318"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w:t>
      </w:r>
      <w:r w:rsidR="005F0FFB" w:rsidRPr="00A3580F">
        <w:lastRenderedPageBreak/>
        <w:t xml:space="preserve">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 xml:space="preserve">(i)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tidyverse” packages (</w:t>
      </w:r>
      <w:r w:rsidR="0014092A" w:rsidRPr="0014092A">
        <w:rPr>
          <w:highlight w:val="yellow"/>
        </w:rPr>
        <w:t>ref</w:t>
      </w:r>
      <w:r w:rsidR="0014092A">
        <w:t xml:space="preserve">). Regarding the latter, data at the QDS-, HDS- and DS-scales was analysed in data-frames with rows labelled with grid-cell codes </w:t>
      </w:r>
      <w:r w:rsidR="0014092A">
        <w:t xml:space="preserve">(sensu </w:t>
      </w:r>
      <w:r w:rsidR="0014092A">
        <w:fldChar w:fldCharType="begin" w:fldLock="1"/>
      </w:r>
      <w:r w:rsidR="0014092A">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8"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8"/>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9" w:name="environmental-heterogeneity-as-an-explan"/>
      <w:r>
        <w:t>2.3</w:t>
      </w:r>
      <w:r w:rsidR="0009179A">
        <w:t>:</w:t>
      </w:r>
      <w:r>
        <w:t xml:space="preserve"> </w:t>
      </w:r>
      <w:r w:rsidR="005F0FFB">
        <w:t>Environmental heterogeneity as an explanation of species richness</w:t>
      </w:r>
      <w:bookmarkEnd w:id="9"/>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0"/>
      <w:r w:rsidR="00793F46">
        <w:t>regions</w:t>
      </w:r>
      <w:commentRangeEnd w:id="10"/>
      <w:r w:rsidR="00F5444D">
        <w:rPr>
          <w:rStyle w:val="CommentReference"/>
          <w:rFonts w:ascii="Times New Roman" w:hAnsiTheme="minorHAnsi"/>
        </w:rPr>
        <w:commentReference w:id="10"/>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w:t>
      </w:r>
      <w:r w:rsidR="00A13B07" w:rsidRPr="00ED6805">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lastRenderedPageBreak/>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1" w:name="results"/>
      <w:r>
        <w:t>3</w:t>
      </w:r>
      <w:r w:rsidR="00E4661A">
        <w:t>:</w:t>
      </w:r>
      <w:r>
        <w:t xml:space="preserve"> </w:t>
      </w:r>
      <w:r w:rsidR="00D04776">
        <w:t>Results</w:t>
      </w:r>
      <w:bookmarkEnd w:id="11"/>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4AD924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12"/>
      <w:r w:rsidRPr="006B3905">
        <w:t>(</w:t>
      </w:r>
      <w:r w:rsidR="00304EA1" w:rsidRPr="006B3905">
        <w:t xml:space="preserve">Figure </w:t>
      </w:r>
      <w:r w:rsidR="00FC2A30" w:rsidRPr="006B3905">
        <w:t>1</w:t>
      </w:r>
      <w:r w:rsidRPr="006B3905">
        <w:t xml:space="preserve">a,b). </w:t>
      </w:r>
      <w:commentRangeEnd w:id="12"/>
      <w:r w:rsidR="00F5444D">
        <w:rPr>
          <w:rStyle w:val="CommentReference"/>
          <w:rFonts w:ascii="Times New Roman" w:hAnsiTheme="minorHAnsi"/>
        </w:rPr>
        <w:commentReference w:id="12"/>
      </w:r>
      <w:r w:rsidRPr="006B3905">
        <w:t xml:space="preserve">Comparisons of species richness between the regions using two-sided </w:t>
      </w:r>
      <w:commentRangeStart w:id="13"/>
      <w:r w:rsidRPr="006B3905">
        <w:t xml:space="preserve">Mann-Whitney </w:t>
      </w:r>
      <w:r w:rsidRPr="006B3905">
        <w:rPr>
          <w:i/>
        </w:rPr>
        <w:t>U</w:t>
      </w:r>
      <w:r w:rsidR="005A1608">
        <w:t>-</w:t>
      </w:r>
      <w:r w:rsidRPr="006B3905">
        <w:t xml:space="preserve">tests </w:t>
      </w:r>
      <w:commentRangeEnd w:id="13"/>
      <w:r w:rsidR="00BC6386">
        <w:rPr>
          <w:rStyle w:val="CommentReference"/>
          <w:rFonts w:ascii="Times New Roman" w:hAnsiTheme="minorHAnsi"/>
        </w:rPr>
        <w:commentReference w:id="13"/>
      </w:r>
      <w:r w:rsidRPr="006B3905">
        <w:t>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scale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bookmarkStart w:id="14" w:name="_GoBack"/>
      <w:bookmarkEnd w:id="14"/>
      <w:r w:rsidR="00C512E9">
        <w:rPr>
          <w:rStyle w:val="CommentReference"/>
          <w:rFonts w:ascii="Times New Roman" w:hAnsiTheme="minorHAnsi"/>
        </w:rPr>
        <w:commentReference w:id="15"/>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32002E2"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 and CEC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4603A043" w:rsidR="00F45440" w:rsidRPr="00F45440" w:rsidRDefault="00AD1230" w:rsidP="005D1374">
      <w:pPr>
        <w:pStyle w:val="FirstParagraph"/>
      </w:pPr>
      <w:commentRangeStart w:id="16"/>
      <w:r>
        <w:lastRenderedPageBreak/>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w:t>
      </w:r>
      <w:commentRangeEnd w:id="16"/>
      <w:r w:rsidR="00BB1C13">
        <w:rPr>
          <w:rStyle w:val="CommentReference"/>
          <w:rFonts w:ascii="Times New Roman" w:hAnsiTheme="minorHAnsi"/>
        </w:rPr>
        <w:commentReference w:id="16"/>
      </w:r>
      <w:r w:rsidR="005171EA">
        <w:t>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53C2DA22" w:rsidR="009B180C" w:rsidRPr="00C47FAF" w:rsidRDefault="006B7A26">
      <w:pPr>
        <w:pStyle w:val="FirstParagraph"/>
        <w:rPr>
          <w:rFonts w:eastAsiaTheme="minorEastAsia" w:cstheme="majorBidi"/>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heterogeneity in each of the nine environmental 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356FAAD0"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FC0F34">
        <w:t xml:space="preserve">(Figure 5) </w:t>
      </w:r>
      <w:r w:rsidR="00350FE5" w:rsidRPr="00866807">
        <w:t>a</w:t>
      </w:r>
      <w:r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64694B">
        <w:t>corrobora</w:t>
      </w:r>
      <w:r w:rsidR="00866807">
        <w:t>te</w:t>
      </w:r>
      <w:r w:rsidR="00F5404A">
        <w:t>s</w:t>
      </w:r>
      <w:r w:rsidR="0064694B">
        <w:t xml:space="preserve"> the</w:t>
      </w:r>
      <w:r w:rsidR="00350FE5">
        <w:t xml:space="preserve"> </w:t>
      </w:r>
      <w:commentRangeStart w:id="17"/>
      <w:r w:rsidR="00350FE5">
        <w:t xml:space="preserve">generally </w:t>
      </w:r>
      <w:commentRangeEnd w:id="17"/>
      <w:r w:rsidR="00372978">
        <w:rPr>
          <w:rStyle w:val="CommentReference"/>
          <w:rFonts w:ascii="Times New Roman" w:hAnsiTheme="minorHAnsi"/>
        </w:rPr>
        <w:commentReference w:id="17"/>
      </w:r>
      <w:r w:rsidR="0090296A">
        <w:t>positive</w:t>
      </w:r>
      <w:r w:rsidR="00350FE5">
        <w:t xml:space="preserve"> influence of heterogeneity on species richness</w:t>
      </w:r>
      <w:r w:rsidR="00684D2A">
        <w:t xml:space="preserve"> (</w:t>
      </w:r>
      <w:r w:rsidR="008538A7">
        <w:t xml:space="preserve">Figure </w:t>
      </w:r>
      <w:r w:rsidR="00977291" w:rsidRPr="00A12A8F">
        <w:t>5</w:t>
      </w:r>
      <w:r w:rsidR="00684D2A" w:rsidRPr="00A12A8F">
        <w:t>)</w:t>
      </w:r>
      <w:r w:rsidR="00350FE5" w:rsidRPr="00A12A8F">
        <w:t xml:space="preserve">. </w:t>
      </w:r>
      <w:r w:rsidR="00A12A8F" w:rsidRPr="00A12A8F">
        <w:t xml:space="preserve">Notably, heterogeneity in </w:t>
      </w:r>
      <w:r w:rsidR="0032574D" w:rsidRPr="00A12A8F">
        <w:t>MAP has the greatest explanatory power in all models (</w:t>
      </w:r>
      <w:r w:rsidR="00D17FCB" w:rsidRPr="00A12A8F">
        <w:t>Table S2</w:t>
      </w:r>
      <w:r w:rsidR="0032574D" w:rsidRPr="00A12A8F">
        <w:t>)</w:t>
      </w:r>
      <w:r w:rsidR="00350FE5" w:rsidRPr="00A12A8F">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xml:space="preserve">. </w:t>
      </w:r>
      <w:r w:rsidR="00473F34" w:rsidRPr="00D92D3C">
        <w:t>However,</w:t>
      </w:r>
      <w:r w:rsidR="003E77D9" w:rsidRPr="00D92D3C">
        <w:t xml:space="preserve"> the coefficients associated with the significant interaction terms</w:t>
      </w:r>
      <w:r w:rsidR="005A7E8B" w:rsidRPr="00D92D3C">
        <w:t xml:space="preserve"> (i.e. the effect in the SWAFR</w:t>
      </w:r>
      <w:r w:rsidR="003E77D9" w:rsidRPr="00D92D3C">
        <w:t xml:space="preserve"> </w:t>
      </w:r>
      <w:r w:rsidR="005A7E8B" w:rsidRPr="00D92D3C">
        <w:t xml:space="preserve">relative to the GCFR) </w:t>
      </w:r>
      <w:r w:rsidR="003E77D9" w:rsidRPr="00D92D3C">
        <w:t xml:space="preserve">are small in </w:t>
      </w:r>
      <w:r w:rsidR="00473F34" w:rsidRPr="00D92D3C">
        <w:t>magnitude</w:t>
      </w:r>
      <w:r w:rsidR="003E77D9" w:rsidRPr="00D92D3C">
        <w:t xml:space="preserve"> at </w:t>
      </w:r>
      <w:r w:rsidR="00473F34" w:rsidRPr="00D92D3C">
        <w:t xml:space="preserve">both </w:t>
      </w:r>
      <w:r w:rsidR="003E77D9" w:rsidRPr="00D92D3C">
        <w:t>the QDS- (54.2 to 65.8</w:t>
      </w:r>
      <w:r w:rsidR="00924C2A" w:rsidRPr="00D92D3C">
        <w:t>; Figure 5a</w:t>
      </w:r>
      <w:r w:rsidR="003E77D9" w:rsidRPr="00D92D3C">
        <w:t>) and HDS-scale</w:t>
      </w:r>
      <w:r w:rsidR="0032574D" w:rsidRPr="00D92D3C">
        <w:t>s</w:t>
      </w:r>
      <w:r w:rsidR="003E77D9" w:rsidRPr="00D92D3C">
        <w:t xml:space="preserve"> (200.8</w:t>
      </w:r>
      <w:r w:rsidR="00924C2A" w:rsidRPr="00D92D3C">
        <w:t xml:space="preserve"> to</w:t>
      </w:r>
      <w:r w:rsidR="003E77D9" w:rsidRPr="00D92D3C">
        <w:t xml:space="preserve"> 210.8</w:t>
      </w:r>
      <w:r w:rsidR="00924C2A" w:rsidRPr="00D92D3C">
        <w:t>; Figure 5b</w:t>
      </w:r>
      <w:r w:rsidR="003E77D9" w:rsidRPr="00D92D3C">
        <w:t>)</w:t>
      </w:r>
      <w:r w:rsidR="00EB3F26" w:rsidRPr="00D92D3C">
        <w:t>,</w:t>
      </w:r>
      <w:r w:rsidR="003E77D9" w:rsidRPr="00D92D3C">
        <w:t xml:space="preserve"> relative</w:t>
      </w:r>
      <w:r w:rsidR="003E77D9">
        <w:t xml:space="preser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5A7E8B">
        <w:t>SWAFR-</w:t>
      </w:r>
      <w:r w:rsidR="00473F34">
        <w:t>coefficients are</w:t>
      </w:r>
      <w:r w:rsidR="0032574D">
        <w:t xml:space="preserve"> </w:t>
      </w:r>
      <w:r w:rsidR="00C96F57">
        <w:t>large (500.0 to 1622.9</w:t>
      </w:r>
      <w:r w:rsidR="005A7E8B">
        <w:t>; Figure 5c</w:t>
      </w:r>
      <w:r w:rsidR="00C96F57">
        <w:t>)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0B6E01">
        <w:t xml:space="preserve">Where the </w:t>
      </w:r>
      <w:r w:rsidR="00230147" w:rsidRPr="000B6E01">
        <w:t xml:space="preserve">significant </w:t>
      </w:r>
      <w:r w:rsidR="00C96F57" w:rsidRPr="000B6E01">
        <w:t>negative coefficients</w:t>
      </w:r>
      <w:r w:rsidR="00230147" w:rsidRPr="000B6E01">
        <w:t xml:space="preserve"> associated with</w:t>
      </w:r>
      <w:r w:rsidR="00C96F57" w:rsidRPr="000B6E01">
        <w:t xml:space="preserve"> surface T and clay heterogeneity </w:t>
      </w:r>
      <w:r w:rsidR="00230147" w:rsidRPr="000B6E01">
        <w:t xml:space="preserve">imply that these variables </w:t>
      </w:r>
      <w:r w:rsidR="00C96F57" w:rsidRPr="000B6E01">
        <w:t xml:space="preserve">exert a greater positive influence on species richness in the GCFR </w:t>
      </w:r>
      <w:r w:rsidR="00230147" w:rsidRPr="000B6E01">
        <w:t>than</w:t>
      </w:r>
      <w:r w:rsidR="00C96F57" w:rsidRPr="000B6E01">
        <w:t xml:space="preserve"> in the SWAFR, the positive coefficients </w:t>
      </w:r>
      <w:r w:rsidR="00230147" w:rsidRPr="000B6E01">
        <w:t xml:space="preserve">associated with </w:t>
      </w:r>
      <w:r w:rsidR="00C84650" w:rsidRPr="000B6E01">
        <w:t xml:space="preserve">the partial effects of heterogeneity in </w:t>
      </w:r>
      <w:r w:rsidR="00230147" w:rsidRPr="000B6E01">
        <w:t>elevation and pH</w:t>
      </w:r>
      <w:r w:rsidR="00FC1C62" w:rsidRPr="000B6E01">
        <w:t xml:space="preserve"> </w:t>
      </w:r>
      <w:r w:rsidR="00230147">
        <w:t>cancel</w:t>
      </w:r>
      <w:r w:rsidR="00C84650">
        <w:t>-out</w:t>
      </w:r>
      <w:r w:rsidR="00230147">
        <w:t xml:space="preserve"> (in the SWAFR) the effects of these variables</w:t>
      </w:r>
      <w:r w:rsidR="00EE7F70">
        <w:t xml:space="preserve"> estimated in the GCFR</w:t>
      </w:r>
      <w:r w:rsidR="00230147">
        <w:t>.</w:t>
      </w:r>
    </w:p>
    <w:p w14:paraId="2C47BF37" w14:textId="56E3044E" w:rsidR="00350FE5" w:rsidRDefault="00E81245">
      <w:pPr>
        <w:pStyle w:val="FirstParagraph"/>
      </w:pPr>
      <w:commentRangeStart w:id="18"/>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commentRangeEnd w:id="18"/>
      <w:r w:rsidR="006A44FA">
        <w:rPr>
          <w:rStyle w:val="CommentReference"/>
          <w:rFonts w:ascii="Times New Roman" w:hAnsiTheme="minorHAnsi"/>
        </w:rPr>
        <w:commentReference w:id="18"/>
      </w:r>
    </w:p>
    <w:p w14:paraId="4DC1AF30" w14:textId="7AD6C6A2" w:rsidR="00BA3932" w:rsidRPr="002F6163" w:rsidRDefault="00272E07" w:rsidP="00BA3932">
      <w:pPr>
        <w:pStyle w:val="Heading2"/>
        <w:spacing w:line="240" w:lineRule="auto"/>
      </w:pPr>
      <w:r>
        <w:lastRenderedPageBreak/>
        <w:t>3</w:t>
      </w:r>
      <w:r w:rsidR="00BA3932" w:rsidRPr="002F6163">
        <w:t xml:space="preserve">.4: </w:t>
      </w:r>
      <w:r w:rsidR="00BA3932">
        <w:t>S</w:t>
      </w:r>
      <w:r w:rsidR="00BA3932" w:rsidRPr="002F6163">
        <w:t>pecies richness</w:t>
      </w:r>
      <w:r w:rsidR="00BA3932">
        <w:t xml:space="preserve"> hotspots</w:t>
      </w:r>
    </w:p>
    <w:p w14:paraId="3B4BD914" w14:textId="21D201B8"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19"/>
      <w:r w:rsidR="00C64450">
        <w:t>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commentRangeEnd w:id="19"/>
      <w:r w:rsidR="006A44FA">
        <w:rPr>
          <w:rStyle w:val="CommentReference"/>
          <w:rFonts w:ascii="Times New Roman" w:hAnsiTheme="minorHAnsi"/>
        </w:rPr>
        <w:commentReference w:id="19"/>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the PC1-based ANCOVA and multiple regressions) (Table S3c). </w:t>
      </w:r>
      <w:commentRangeStart w:id="20"/>
      <w:r w:rsidR="00807EFC">
        <w:t xml:space="preserve">This </w:t>
      </w:r>
      <w:r w:rsidR="00DC180F">
        <w:t xml:space="preserve">highlights </w:t>
      </w:r>
      <w:r w:rsidR="000E7F00">
        <w:t xml:space="preserve">that </w:t>
      </w:r>
      <w:r w:rsidR="00DC180F">
        <w:t>the commonal</w:t>
      </w:r>
      <w:r w:rsidR="00B85431">
        <w:t>i</w:t>
      </w:r>
      <w:r w:rsidR="00DC180F">
        <w:t>ty of the richness-heterogeneity relationship</w:t>
      </w:r>
      <w:r w:rsidR="000E7F00">
        <w:t>,</w:t>
      </w:r>
      <w:r w:rsidR="00DC180F">
        <w:t xml:space="preserve"> at broad</w:t>
      </w:r>
      <w:r w:rsidR="000E7F00">
        <w:t>er</w:t>
      </w:r>
      <w:r w:rsidR="00DC180F">
        <w:t xml:space="preserve"> spatial scales</w:t>
      </w:r>
      <w:r w:rsidR="000E7F00">
        <w:t>,</w:t>
      </w:r>
      <w:r w:rsidR="00DC180F">
        <w:t xml:space="preserve"> </w:t>
      </w:r>
      <w:r w:rsidR="000E7F00">
        <w:t>is better recovered after</w:t>
      </w:r>
      <w:r w:rsidR="00DC180F">
        <w:t xml:space="preserve"> the omission of </w:t>
      </w:r>
      <w:r w:rsidR="00A70597">
        <w:t>hotspots</w:t>
      </w:r>
      <w:r w:rsidR="00DC180F">
        <w:t xml:space="preserve">. </w:t>
      </w:r>
      <w:commentRangeEnd w:id="20"/>
      <w:r w:rsidR="006A44FA">
        <w:rPr>
          <w:rStyle w:val="CommentReference"/>
          <w:rFonts w:ascii="Times New Roman" w:hAnsiTheme="minorHAnsi"/>
        </w:rPr>
        <w:commentReference w:id="20"/>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4DDF28D4" w:rsidR="001E1442" w:rsidRDefault="006A4B08" w:rsidP="002C20EB">
      <w:pPr>
        <w:pStyle w:val="BodyText"/>
        <w:tabs>
          <w:tab w:val="left" w:pos="6189"/>
        </w:tabs>
      </w:pPr>
      <w:bookmarkStart w:id="21"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xml:space="preserve">. </w:t>
      </w:r>
      <w:commentRangeStart w:id="22"/>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2"/>
      <w:r w:rsidR="007F39BA">
        <w:rPr>
          <w:rStyle w:val="CommentReference"/>
          <w:rFonts w:ascii="Times New Roman" w:hAnsiTheme="minorHAnsi"/>
        </w:rPr>
        <w:commentReference w:id="22"/>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3"/>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3"/>
      <w:r w:rsidR="007F39BA">
        <w:rPr>
          <w:rStyle w:val="CommentReference"/>
          <w:rFonts w:ascii="Times New Roman" w:hAnsiTheme="minorHAnsi"/>
        </w:rPr>
        <w:commentReference w:id="23"/>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4"/>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4"/>
      <w:r w:rsidR="007F39BA">
        <w:rPr>
          <w:rStyle w:val="CommentReference"/>
          <w:rFonts w:ascii="Times New Roman" w:hAnsiTheme="minorHAnsi"/>
        </w:rPr>
        <w:commentReference w:id="24"/>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5"/>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 xml:space="preserve">(Cramer, West, Power, Skelton, &amp; Stock, 2014; Hart et al., </w:t>
      </w:r>
      <w:r w:rsidR="00FD1780" w:rsidRPr="00FD1780">
        <w:rPr>
          <w:noProof/>
        </w:rPr>
        <w:lastRenderedPageBreak/>
        <w:t>2017)</w:t>
      </w:r>
      <w:r w:rsidR="00FD1780">
        <w:fldChar w:fldCharType="end"/>
      </w:r>
      <w:commentRangeEnd w:id="25"/>
      <w:r w:rsidR="00F72B17">
        <w:rPr>
          <w:rStyle w:val="CommentReference"/>
          <w:rFonts w:ascii="Times New Roman" w:hAnsiTheme="minorHAnsi"/>
        </w:rPr>
        <w:commentReference w:id="25"/>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6"/>
      <w:r w:rsidR="0072106C">
        <w:t xml:space="preserve">single-site </w:t>
      </w:r>
      <w:commentRangeEnd w:id="26"/>
      <w:r w:rsidR="00952699">
        <w:rPr>
          <w:rStyle w:val="CommentReference"/>
          <w:rFonts w:ascii="Times New Roman" w:hAnsiTheme="minorHAnsi"/>
        </w:rPr>
        <w:commentReference w:id="26"/>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3E1B8041"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w:t>
      </w:r>
      <w:r w:rsidR="002D35E5">
        <w:lastRenderedPageBreak/>
        <w:t xml:space="preserve">severely distort known species richness </w:t>
      </w:r>
      <w:commentRangeStart w:id="27"/>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7"/>
      <w:r w:rsidR="00246D04">
        <w:rPr>
          <w:rStyle w:val="CommentReference"/>
          <w:rFonts w:ascii="Times New Roman" w:hAnsiTheme="minorHAnsi"/>
        </w:rPr>
        <w:commentReference w:id="27"/>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6215FC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28"/>
      <w:r w:rsidR="002B4C08">
        <w:t>suspect</w:t>
      </w:r>
      <w:commentRangeEnd w:id="28"/>
      <w:r w:rsidR="00B753DF">
        <w:rPr>
          <w:rStyle w:val="CommentReference"/>
          <w:rFonts w:ascii="Times New Roman" w:hAnsiTheme="minorHAnsi"/>
        </w:rPr>
        <w:commentReference w:id="28"/>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29"/>
      <w:r w:rsidR="005143E0">
        <w:t xml:space="preserve">putative refugia </w:t>
      </w:r>
      <w:r w:rsidR="00A44F62">
        <w:t xml:space="preserve">in the SWAFR </w:t>
      </w:r>
      <w:r w:rsidR="005143E0">
        <w:t>is somewhat un</w:t>
      </w:r>
      <w:r w:rsidR="0084063D">
        <w:t>clear</w:t>
      </w:r>
      <w:commentRangeEnd w:id="29"/>
      <w:r w:rsidR="00B753DF">
        <w:rPr>
          <w:rStyle w:val="CommentReference"/>
          <w:rFonts w:ascii="Times New Roman" w:hAnsiTheme="minorHAnsi"/>
        </w:rPr>
        <w:commentReference w:id="29"/>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71F718D2" w:rsidR="004B3DF5" w:rsidRPr="008D3C44" w:rsidRDefault="002448E4" w:rsidP="007A506C">
      <w:pPr>
        <w:pStyle w:val="CommentText"/>
        <w:spacing w:before="180" w:after="180"/>
        <w:rPr>
          <w:sz w:val="24"/>
        </w:rPr>
      </w:pPr>
      <w:r>
        <w:rPr>
          <w:sz w:val="24"/>
          <w:szCs w:val="24"/>
        </w:rPr>
        <w:lastRenderedPageBreak/>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of these two mediterranean floras</w:t>
      </w:r>
      <w:r w:rsidR="00317DAF" w:rsidRPr="00E97920">
        <w:rPr>
          <w:sz w:val="24"/>
        </w:rPr>
        <w:t>.</w:t>
      </w:r>
      <w:r w:rsidR="004B3DF5">
        <w:br w:type="page"/>
      </w:r>
    </w:p>
    <w:p w14:paraId="18D025C9" w14:textId="772E4B60" w:rsidR="00DD7CD4" w:rsidRDefault="00D04776">
      <w:pPr>
        <w:pStyle w:val="Heading1"/>
      </w:pPr>
      <w:r w:rsidRPr="008A4E97">
        <w:lastRenderedPageBreak/>
        <w:t>Tables</w:t>
      </w:r>
      <w:bookmarkEnd w:id="21"/>
    </w:p>
    <w:p w14:paraId="71033F34" w14:textId="4F28BAEC"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522C7C">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522C7C">
            <w:pPr>
              <w:pStyle w:val="PlainText"/>
              <w:rPr>
                <w:rFonts w:ascii="Times New Roman" w:hAnsi="Times New Roman" w:cs="Times New Roman"/>
                <w:sz w:val="24"/>
                <w:szCs w:val="24"/>
              </w:rPr>
            </w:pPr>
          </w:p>
        </w:tc>
      </w:tr>
    </w:tbl>
    <w:p w14:paraId="11591A9A" w14:textId="67D72FA4"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191C4BE3" w:rsidR="00874A01" w:rsidRPr="0069122B" w:rsidRDefault="00874A01" w:rsidP="00FA753D">
      <w:pPr>
        <w:pStyle w:val="BodyText"/>
        <w:spacing w:before="0"/>
      </w:pPr>
      <w:bookmarkStart w:id="30"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522C7C">
        <w:trPr>
          <w:trHeight w:val="227"/>
        </w:trPr>
        <w:tc>
          <w:tcPr>
            <w:tcW w:w="1543" w:type="dxa"/>
          </w:tcPr>
          <w:p w14:paraId="1D2F9BE0" w14:textId="77777777" w:rsidR="00B35743" w:rsidRPr="00B35743" w:rsidRDefault="00B35743" w:rsidP="00522C7C">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522C7C">
            <w:pPr>
              <w:jc w:val="center"/>
              <w:rPr>
                <w:rFonts w:hAnsi="Times New Roman" w:cs="Times New Roman"/>
              </w:rPr>
            </w:pPr>
            <w:r w:rsidRPr="00B35743">
              <w:rPr>
                <w:rFonts w:hAnsi="Times New Roman" w:cs="Times New Roman"/>
              </w:rPr>
              <w:t>Correlation</w:t>
            </w:r>
          </w:p>
        </w:tc>
      </w:tr>
      <w:tr w:rsidR="00B35743" w:rsidRPr="00B35743" w14:paraId="3BC173BD" w14:textId="77777777" w:rsidTr="00522C7C">
        <w:trPr>
          <w:trHeight w:val="227"/>
        </w:trPr>
        <w:tc>
          <w:tcPr>
            <w:tcW w:w="1543" w:type="dxa"/>
            <w:tcBorders>
              <w:bottom w:val="single" w:sz="4" w:space="0" w:color="auto"/>
            </w:tcBorders>
          </w:tcPr>
          <w:p w14:paraId="1DA315B9" w14:textId="77777777" w:rsidR="00B35743" w:rsidRPr="00B35743" w:rsidRDefault="00B35743" w:rsidP="00522C7C">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522C7C">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522C7C">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522C7C">
        <w:trPr>
          <w:trHeight w:val="227"/>
        </w:trPr>
        <w:tc>
          <w:tcPr>
            <w:tcW w:w="1543" w:type="dxa"/>
            <w:tcBorders>
              <w:top w:val="single" w:sz="4" w:space="0" w:color="auto"/>
            </w:tcBorders>
          </w:tcPr>
          <w:p w14:paraId="0781FCF2" w14:textId="77777777" w:rsidR="00B35743" w:rsidRPr="00B35743" w:rsidRDefault="00B35743" w:rsidP="00522C7C">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522C7C">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522C7C">
            <w:pPr>
              <w:jc w:val="center"/>
              <w:rPr>
                <w:rFonts w:hAnsi="Times New Roman" w:cs="Times New Roman"/>
              </w:rPr>
            </w:pPr>
            <w:r w:rsidRPr="00B35743">
              <w:rPr>
                <w:rFonts w:hAnsi="Times New Roman" w:cs="Times New Roman"/>
              </w:rPr>
              <w:t>0.908</w:t>
            </w:r>
          </w:p>
        </w:tc>
      </w:tr>
      <w:tr w:rsidR="00B35743" w:rsidRPr="00B35743" w14:paraId="4374C338" w14:textId="77777777" w:rsidTr="00522C7C">
        <w:trPr>
          <w:trHeight w:val="227"/>
        </w:trPr>
        <w:tc>
          <w:tcPr>
            <w:tcW w:w="1543" w:type="dxa"/>
          </w:tcPr>
          <w:p w14:paraId="7D8E9AB0" w14:textId="77777777" w:rsidR="00B35743" w:rsidRPr="00B35743" w:rsidRDefault="00B35743" w:rsidP="00522C7C">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522C7C">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522C7C">
            <w:pPr>
              <w:jc w:val="center"/>
              <w:rPr>
                <w:rFonts w:hAnsi="Times New Roman" w:cs="Times New Roman"/>
              </w:rPr>
            </w:pPr>
            <w:r w:rsidRPr="00B35743">
              <w:rPr>
                <w:rFonts w:hAnsi="Times New Roman" w:cs="Times New Roman"/>
              </w:rPr>
              <w:t>0.834</w:t>
            </w:r>
          </w:p>
        </w:tc>
      </w:tr>
      <w:tr w:rsidR="00B35743" w:rsidRPr="00B35743" w14:paraId="1F2B0AD4" w14:textId="77777777" w:rsidTr="00522C7C">
        <w:trPr>
          <w:trHeight w:val="227"/>
        </w:trPr>
        <w:tc>
          <w:tcPr>
            <w:tcW w:w="1543" w:type="dxa"/>
          </w:tcPr>
          <w:p w14:paraId="71720273" w14:textId="77777777" w:rsidR="00B35743" w:rsidRPr="00B35743" w:rsidRDefault="00B35743" w:rsidP="00522C7C">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522C7C">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522C7C">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30"/>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commentRangeStart w:id="31"/>
      <w:r w:rsidRPr="00242181">
        <w:rPr>
          <w:b/>
        </w:rPr>
        <w:lastRenderedPageBreak/>
        <w:t xml:space="preserve">Figure </w:t>
      </w:r>
      <w:r>
        <w:rPr>
          <w:b/>
        </w:rPr>
        <w:t>1</w:t>
      </w:r>
      <w:commentRangeEnd w:id="31"/>
      <w:r w:rsidR="0090014E">
        <w:rPr>
          <w:rStyle w:val="CommentReference"/>
          <w:rFonts w:ascii="Times New Roman" w:hAnsiTheme="minorHAnsi"/>
        </w:rPr>
        <w:commentReference w:id="31"/>
      </w:r>
      <w:r>
        <w:rPr>
          <w:b/>
        </w:rPr>
        <w:t xml:space="preserve"> (previous page)</w:t>
      </w:r>
      <w:r w:rsidRPr="00242181">
        <w:rPr>
          <w:b/>
        </w:rPr>
        <w:t>:</w:t>
      </w:r>
      <w:r w:rsidRPr="00EB7331">
        <w:t xml:space="preserve"> </w:t>
      </w:r>
      <w:r>
        <w:t>HDS-scale m</w:t>
      </w:r>
      <w:r w:rsidRPr="00C9106C">
        <w:t>ap</w:t>
      </w:r>
      <w:r>
        <w:t>s for the GCFR and SWAFR of (a,b) vascular plant species richness</w:t>
      </w:r>
      <w:r w:rsidR="009863F5">
        <w:t xml:space="preserve"> (</w:t>
      </w:r>
      <w:r w:rsidR="009863F5" w:rsidRPr="00ED6805">
        <w:rPr>
          <w:i/>
          <w:iCs/>
        </w:rPr>
        <w:t>S</w:t>
      </w:r>
      <w:r w:rsidR="009863F5">
        <w:rPr>
          <w:vertAlign w:val="subscript"/>
        </w:rPr>
        <w:t>HDS</w:t>
      </w:r>
      <w:r w:rsidR="009863F5">
        <w:t>)</w:t>
      </w:r>
      <w:r>
        <w:t>,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66631DFC">
            <wp:extent cx="6840000" cy="5985171"/>
            <wp:effectExtent l="0" t="0" r="0" b="0"/>
            <wp:docPr id="7" name="Picture 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5171"/>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77777777"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884588">
        <w:rPr>
          <w:highlight w:val="red"/>
        </w:rPr>
        <w:t xml:space="preserve">Following simple linear regressions of </w:t>
      </w:r>
      <w:r w:rsidRPr="00884588">
        <w:rPr>
          <w:i/>
          <w:highlight w:val="red"/>
        </w:rPr>
        <w:t>CLES</w:t>
      </w:r>
      <w:r w:rsidRPr="00884588">
        <w:rPr>
          <w:highlight w:val="red"/>
        </w:rPr>
        <w:t xml:space="preserve"> against scale, we found some evidence for relationships (depicted by lines) for MAP (slope = –0.157; </w:t>
      </w:r>
      <w:r w:rsidRPr="00884588">
        <w:rPr>
          <w:i/>
          <w:highlight w:val="red"/>
        </w:rPr>
        <w:t>P</w:t>
      </w:r>
      <w:r w:rsidRPr="00884588">
        <w:rPr>
          <w:highlight w:val="red"/>
        </w:rPr>
        <w:t xml:space="preserve"> = 0.098), NDVI (slope = 0.116; </w:t>
      </w:r>
      <w:r w:rsidRPr="00884588">
        <w:rPr>
          <w:i/>
          <w:highlight w:val="red"/>
        </w:rPr>
        <w:t>P</w:t>
      </w:r>
      <w:r w:rsidRPr="00884588">
        <w:rPr>
          <w:highlight w:val="red"/>
        </w:rPr>
        <w:t xml:space="preserve"> &lt; 0.001) and Clay (slope = 0.158, </w:t>
      </w:r>
      <w:r w:rsidRPr="00884588">
        <w:rPr>
          <w:i/>
          <w:highlight w:val="red"/>
        </w:rPr>
        <w:t>P</w:t>
      </w:r>
      <w:r w:rsidRPr="00884588">
        <w:rPr>
          <w:highlight w:val="red"/>
        </w:rPr>
        <w:t xml:space="preserve"> = 0.037)</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567C326F" w14:textId="1173BC34" w:rsidR="00492D72"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p>
    <w:p w14:paraId="7180F251" w14:textId="51C039F4" w:rsidR="00D04776" w:rsidRDefault="00D04776" w:rsidP="008B688E">
      <w:pPr>
        <w:pStyle w:val="ImageCaption"/>
        <w:spacing w:line="240" w:lineRule="auto"/>
      </w:pPr>
      <w:r>
        <w:br w:type="page"/>
      </w:r>
    </w:p>
    <w:p w14:paraId="7ADCF32D" w14:textId="4AC15145" w:rsidR="00D04776" w:rsidRDefault="00557276"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p>
    <w:p w14:paraId="529D9686" w14:textId="77777777" w:rsidR="0055727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p>
    <w:p w14:paraId="784FFE15" w14:textId="1989B2D0" w:rsidR="00762256" w:rsidRDefault="00F614B4" w:rsidP="00A9751F">
      <w:pPr>
        <w:pStyle w:val="ImageCaption"/>
        <w:spacing w:line="240" w:lineRule="auto"/>
      </w:pPr>
      <w:r>
        <w:br w:type="page"/>
      </w:r>
      <w:bookmarkStart w:id="32"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2"/>
    </w:p>
    <w:p w14:paraId="501AEAFE" w14:textId="348179F9" w:rsidR="00070A7B" w:rsidRPr="00070A7B" w:rsidRDefault="008E0DFC" w:rsidP="00070A7B">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70A7B" w:rsidRPr="00070A7B">
        <w:rPr>
          <w:rFonts w:hAnsi="Times New Roman" w:cs="Times New Roman"/>
          <w:noProof/>
        </w:rPr>
        <w:t xml:space="preserve">Ackerly, D. D. (2009). Evolution, origin and age of lineages in the Californian and Mediterranean floras. </w:t>
      </w:r>
      <w:r w:rsidR="00070A7B" w:rsidRPr="00070A7B">
        <w:rPr>
          <w:rFonts w:hAnsi="Times New Roman" w:cs="Times New Roman"/>
          <w:i/>
          <w:iCs/>
          <w:noProof/>
        </w:rPr>
        <w:t>Journal of Biogeography</w:t>
      </w:r>
      <w:r w:rsidR="00070A7B" w:rsidRPr="00070A7B">
        <w:rPr>
          <w:rFonts w:hAnsi="Times New Roman" w:cs="Times New Roman"/>
          <w:noProof/>
        </w:rPr>
        <w:t xml:space="preserve">, </w:t>
      </w:r>
      <w:r w:rsidR="00070A7B" w:rsidRPr="00070A7B">
        <w:rPr>
          <w:rFonts w:hAnsi="Times New Roman" w:cs="Times New Roman"/>
          <w:i/>
          <w:iCs/>
          <w:noProof/>
        </w:rPr>
        <w:t>36</w:t>
      </w:r>
      <w:r w:rsidR="00070A7B" w:rsidRPr="00070A7B">
        <w:rPr>
          <w:rFonts w:hAnsi="Times New Roman" w:cs="Times New Roman"/>
          <w:noProof/>
        </w:rPr>
        <w:t>(7), 1221–1233. https://doi.org/10.1111/j.1365-2699.2009.02097.x</w:t>
      </w:r>
    </w:p>
    <w:p w14:paraId="33B5EC6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Allouche, O., Kalyuzhny, M., Moreno-Rueda, G., Pizarro, M., &amp; Kadmon, R. (2012). Area-heterogeneity tradeoff and the diversity of ecological communitie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9</w:t>
      </w:r>
      <w:r w:rsidRPr="00070A7B">
        <w:rPr>
          <w:rFonts w:hAnsi="Times New Roman" w:cs="Times New Roman"/>
          <w:noProof/>
        </w:rPr>
        <w:t>(43), 17495–17500.</w:t>
      </w:r>
    </w:p>
    <w:p w14:paraId="653B65B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70A7B">
        <w:rPr>
          <w:rFonts w:hAnsi="Times New Roman" w:cs="Times New Roman"/>
          <w:i/>
          <w:iCs/>
          <w:noProof/>
        </w:rPr>
        <w:t>Hydrological Processes</w:t>
      </w:r>
      <w:r w:rsidRPr="00070A7B">
        <w:rPr>
          <w:rFonts w:hAnsi="Times New Roman" w:cs="Times New Roman"/>
          <w:noProof/>
        </w:rPr>
        <w:t xml:space="preserve">, </w:t>
      </w:r>
      <w:r w:rsidRPr="00070A7B">
        <w:rPr>
          <w:rFonts w:hAnsi="Times New Roman" w:cs="Times New Roman"/>
          <w:i/>
          <w:iCs/>
          <w:noProof/>
        </w:rPr>
        <w:t>28</w:t>
      </w:r>
      <w:r w:rsidRPr="00070A7B">
        <w:rPr>
          <w:rFonts w:hAnsi="Times New Roman" w:cs="Times New Roman"/>
          <w:noProof/>
        </w:rPr>
        <w:t>(22), 5513–5529.</w:t>
      </w:r>
    </w:p>
    <w:p w14:paraId="32B900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ard, J. S., Chapman, A. R., &amp; Gioia, P. (2000). Species richness and endemism in the Western Australian flor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6), 1257–1268. https://doi.org/10.1046/j.1365-2699.2000.00509.x</w:t>
      </w:r>
    </w:p>
    <w:p w14:paraId="7E49C0F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lda, M., Holtanová, E., Halenka, T., &amp; Kalvová, J. (2014). Climate classification revisited: from Köppen to Trewartha. </w:t>
      </w:r>
      <w:r w:rsidRPr="00070A7B">
        <w:rPr>
          <w:rFonts w:hAnsi="Times New Roman" w:cs="Times New Roman"/>
          <w:i/>
          <w:iCs/>
          <w:noProof/>
        </w:rPr>
        <w:t>Climate Research</w:t>
      </w:r>
      <w:r w:rsidRPr="00070A7B">
        <w:rPr>
          <w:rFonts w:hAnsi="Times New Roman" w:cs="Times New Roman"/>
          <w:noProof/>
        </w:rPr>
        <w:t xml:space="preserve">, </w:t>
      </w:r>
      <w:r w:rsidRPr="00070A7B">
        <w:rPr>
          <w:rFonts w:hAnsi="Times New Roman" w:cs="Times New Roman"/>
          <w:i/>
          <w:iCs/>
          <w:noProof/>
        </w:rPr>
        <w:t>59</w:t>
      </w:r>
      <w:r w:rsidRPr="00070A7B">
        <w:rPr>
          <w:rFonts w:hAnsi="Times New Roman" w:cs="Times New Roman"/>
          <w:noProof/>
        </w:rPr>
        <w:t>(1), 1–13.</w:t>
      </w:r>
    </w:p>
    <w:p w14:paraId="6E7D1AD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rgh, N. G., &amp; Linder, H. P. (2009). Cape diversification and repeated out-of-southern-Africa dispersal in paper daisies (Asteraceae--Gnaphalieae). </w:t>
      </w:r>
      <w:r w:rsidRPr="00070A7B">
        <w:rPr>
          <w:rFonts w:hAnsi="Times New Roman" w:cs="Times New Roman"/>
          <w:i/>
          <w:iCs/>
          <w:noProof/>
        </w:rPr>
        <w:t>Molecular Phylogenetics and Evolution</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 5–18.</w:t>
      </w:r>
    </w:p>
    <w:p w14:paraId="507BE38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Bivand, R., Keitt, T., &amp; Rowlingson, B. (2017). rgdal: Bindings for the Geospatial Data Abstraction Library. R package version 1.2-7. Retrieved from https://cran.r-project.org/package=rgdal</w:t>
      </w:r>
    </w:p>
    <w:p w14:paraId="3BD587A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øhn, T., &amp; Amundsen, P.-A. (2004). Ecological interactions and evolution: forgotten parts of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4</w:t>
      </w:r>
      <w:r w:rsidRPr="00070A7B">
        <w:rPr>
          <w:rFonts w:hAnsi="Times New Roman" w:cs="Times New Roman"/>
          <w:noProof/>
        </w:rPr>
        <w:t>(9), 804–805.</w:t>
      </w:r>
    </w:p>
    <w:p w14:paraId="09C17C3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 Linder, H. P., &amp; Desmet, P. (2007). The Greater Cape Floristic Region.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34</w:t>
      </w:r>
      <w:r w:rsidRPr="00070A7B">
        <w:rPr>
          <w:rFonts w:hAnsi="Times New Roman" w:cs="Times New Roman"/>
          <w:noProof/>
        </w:rPr>
        <w:t>(1), 147–162. https://doi.org/10.1111/j.1365-2699.2006.01595.x</w:t>
      </w:r>
    </w:p>
    <w:p w14:paraId="5EC80BF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ulia, &amp; Linder, H. P. (2018). Water availability, fundamental niches and realized niches: A case study from the Cape flora. </w:t>
      </w:r>
      <w:r w:rsidRPr="00070A7B">
        <w:rPr>
          <w:rFonts w:hAnsi="Times New Roman" w:cs="Times New Roman"/>
          <w:i/>
          <w:iCs/>
          <w:noProof/>
        </w:rPr>
        <w:t>Austral Ecology</w:t>
      </w:r>
      <w:r w:rsidRPr="00070A7B">
        <w:rPr>
          <w:rFonts w:hAnsi="Times New Roman" w:cs="Times New Roman"/>
          <w:noProof/>
        </w:rPr>
        <w:t xml:space="preserve">, </w:t>
      </w:r>
      <w:r w:rsidRPr="00070A7B">
        <w:rPr>
          <w:rFonts w:hAnsi="Times New Roman" w:cs="Times New Roman"/>
          <w:i/>
          <w:iCs/>
          <w:noProof/>
        </w:rPr>
        <w:t>43</w:t>
      </w:r>
      <w:r w:rsidRPr="00070A7B">
        <w:rPr>
          <w:rFonts w:hAnsi="Times New Roman" w:cs="Times New Roman"/>
          <w:noProof/>
        </w:rPr>
        <w:t>(6), 696–705. https://doi.org/10.1111/aec.12616</w:t>
      </w:r>
    </w:p>
    <w:p w14:paraId="3B7F304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radshaw, P. L., &amp; Cowling, R. M. (2014). Landscapes, rock types, and climate of the Greater Cape Floristic Region.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6–46). Oxford: </w:t>
      </w:r>
      <w:r w:rsidRPr="00070A7B">
        <w:rPr>
          <w:rFonts w:hAnsi="Times New Roman" w:cs="Times New Roman"/>
          <w:noProof/>
        </w:rPr>
        <w:lastRenderedPageBreak/>
        <w:t>Oxford University Press. https://doi.org/oso/9780199679584.003.0002</w:t>
      </w:r>
    </w:p>
    <w:p w14:paraId="196D280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2008). Evidence for multiple refugia at different time scales during Pleistocene climatic oscillations in southern Australia inferred from phylogeography. </w:t>
      </w:r>
      <w:r w:rsidRPr="00070A7B">
        <w:rPr>
          <w:rFonts w:hAnsi="Times New Roman" w:cs="Times New Roman"/>
          <w:i/>
          <w:iCs/>
          <w:noProof/>
        </w:rPr>
        <w:t>Quaternary Science Reviews</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27–28), 2576–2585. https://doi.org/10.1016/j.quascirev.2008.08.032</w:t>
      </w:r>
    </w:p>
    <w:p w14:paraId="0BA592E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amp; Hines, B. (2004). Phylogeographical analysis of cpDNA variation in Eucalyptus loxophleba (Myrtaceae). </w:t>
      </w:r>
      <w:r w:rsidRPr="00070A7B">
        <w:rPr>
          <w:rFonts w:hAnsi="Times New Roman" w:cs="Times New Roman"/>
          <w:i/>
          <w:iCs/>
          <w:noProof/>
        </w:rPr>
        <w:t>Australian Journal of Botany</w:t>
      </w:r>
      <w:r w:rsidRPr="00070A7B">
        <w:rPr>
          <w:rFonts w:hAnsi="Times New Roman" w:cs="Times New Roman"/>
          <w:noProof/>
        </w:rPr>
        <w:t xml:space="preserve">, </w:t>
      </w:r>
      <w:r w:rsidRPr="00070A7B">
        <w:rPr>
          <w:rFonts w:hAnsi="Times New Roman" w:cs="Times New Roman"/>
          <w:i/>
          <w:iCs/>
          <w:noProof/>
        </w:rPr>
        <w:t>52</w:t>
      </w:r>
      <w:r w:rsidRPr="00070A7B">
        <w:rPr>
          <w:rFonts w:hAnsi="Times New Roman" w:cs="Times New Roman"/>
          <w:noProof/>
        </w:rPr>
        <w:t>(4), 459–470.</w:t>
      </w:r>
    </w:p>
    <w:p w14:paraId="6A0058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arnicer, J., Brotons, L., Herrando, S., &amp; Sol, D. (2013). Improved empirical tests of area-heterogeneity tradeoff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10</w:t>
      </w:r>
      <w:r w:rsidRPr="00070A7B">
        <w:rPr>
          <w:rFonts w:hAnsi="Times New Roman" w:cs="Times New Roman"/>
          <w:noProof/>
        </w:rPr>
        <w:t>(31), E2858--E2860.</w:t>
      </w:r>
    </w:p>
    <w:p w14:paraId="2A4802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797864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hao, A., &amp; Jost, L. (2012). Coverage-based rarefaction and extrapolation: standardizing samples by completeness rather than size.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93</w:t>
      </w:r>
      <w:r w:rsidRPr="00070A7B">
        <w:rPr>
          <w:rFonts w:hAnsi="Times New Roman" w:cs="Times New Roman"/>
          <w:noProof/>
        </w:rPr>
        <w:t>(12), 2533–2547.</w:t>
      </w:r>
    </w:p>
    <w:p w14:paraId="7B068F6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amp; Lombard, A. T. (2002). Heterogeneity, speciation/extinction history and climate: explaining regional plant diversity patterns in the Cape Floristic Region.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3), 163–179.</w:t>
      </w:r>
    </w:p>
    <w:p w14:paraId="45B8652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6), 651. https://doi.org/10.2307/2846038</w:t>
      </w:r>
    </w:p>
    <w:p w14:paraId="4E0DFB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2</w:t>
      </w:r>
      <w:r w:rsidRPr="00070A7B">
        <w:rPr>
          <w:rFonts w:hAnsi="Times New Roman" w:cs="Times New Roman"/>
          <w:noProof/>
        </w:rPr>
        <w:t>(3), 552–564. https://doi.org/10.1111/jbi.12429</w:t>
      </w:r>
    </w:p>
    <w:p w14:paraId="09674ED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Rundel, P. W., Lamont, B. B., Arroyo, M. K., &amp; Arianoutsou, M. (1996). Plant diversity in mediterranean-climate regions. </w:t>
      </w:r>
      <w:r w:rsidRPr="00070A7B">
        <w:rPr>
          <w:rFonts w:hAnsi="Times New Roman" w:cs="Times New Roman"/>
          <w:i/>
          <w:iCs/>
          <w:noProof/>
        </w:rPr>
        <w:t>Trends in Ecology and Evolution</w:t>
      </w:r>
      <w:r w:rsidRPr="00070A7B">
        <w:rPr>
          <w:rFonts w:hAnsi="Times New Roman" w:cs="Times New Roman"/>
          <w:noProof/>
        </w:rPr>
        <w:t xml:space="preserve">, </w:t>
      </w:r>
      <w:r w:rsidRPr="00070A7B">
        <w:rPr>
          <w:rFonts w:hAnsi="Times New Roman" w:cs="Times New Roman"/>
          <w:i/>
          <w:iCs/>
          <w:noProof/>
        </w:rPr>
        <w:t>11</w:t>
      </w:r>
      <w:r w:rsidRPr="00070A7B">
        <w:rPr>
          <w:rFonts w:hAnsi="Times New Roman" w:cs="Times New Roman"/>
          <w:noProof/>
        </w:rPr>
        <w:t>(9), 362–366. https://doi.org/10.1016/0169-5347(96)10044-6</w:t>
      </w:r>
    </w:p>
    <w:p w14:paraId="5B49717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Bradshaw, P. L., Colville, J. F., &amp; Forest, F. (2017). Levyns’ Law: explaining the evolution of a remarkable longitudinal gradient in Cape plant diversity. </w:t>
      </w:r>
      <w:r w:rsidRPr="00070A7B">
        <w:rPr>
          <w:rFonts w:hAnsi="Times New Roman" w:cs="Times New Roman"/>
          <w:i/>
          <w:iCs/>
          <w:noProof/>
        </w:rPr>
        <w:t>Transactions of the Royal Society of South Africa</w:t>
      </w:r>
      <w:r w:rsidRPr="00070A7B">
        <w:rPr>
          <w:rFonts w:hAnsi="Times New Roman" w:cs="Times New Roman"/>
          <w:noProof/>
        </w:rPr>
        <w:t xml:space="preserve">, </w:t>
      </w:r>
      <w:r w:rsidRPr="00070A7B">
        <w:rPr>
          <w:rFonts w:hAnsi="Times New Roman" w:cs="Times New Roman"/>
          <w:i/>
          <w:iCs/>
          <w:noProof/>
        </w:rPr>
        <w:t>72</w:t>
      </w:r>
      <w:r w:rsidRPr="00070A7B">
        <w:rPr>
          <w:rFonts w:hAnsi="Times New Roman" w:cs="Times New Roman"/>
          <w:noProof/>
        </w:rPr>
        <w:t>(2), 184–201.</w:t>
      </w:r>
    </w:p>
    <w:p w14:paraId="2B93B64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amp; Verboom, G. A. (2016). Measures of biologically relevant environmental heterogeneity improve prediction of regional plant species richnes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4</w:t>
      </w:r>
      <w:r w:rsidRPr="00070A7B">
        <w:rPr>
          <w:rFonts w:hAnsi="Times New Roman" w:cs="Times New Roman"/>
          <w:noProof/>
        </w:rPr>
        <w:t>(3), 1–13. https://doi.org/10.1111/jbi.12911</w:t>
      </w:r>
    </w:p>
    <w:p w14:paraId="5CC3C06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est, A. G., Power, S. C., Skelton, R., &amp; Stock, W. D. (2014). Plant ecophysiological diversity. In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48–272). Oxford: Oxford University Press. https://doi.org/oso/9780199679584.003.0011</w:t>
      </w:r>
    </w:p>
    <w:p w14:paraId="5CB8A1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25</w:t>
      </w:r>
      <w:r w:rsidRPr="00070A7B">
        <w:rPr>
          <w:rFonts w:hAnsi="Times New Roman" w:cs="Times New Roman"/>
          <w:noProof/>
        </w:rPr>
        <w:t>(11), 1736–1750.</w:t>
      </w:r>
    </w:p>
    <w:p w14:paraId="32290CF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Crisp, M. D., Arroyo, M. T. K., Cook, L. G., Gandolfo, M. A., Jordan, G. J., McGlone, M. S., … Linder, H. P. (2009). Phylogenetic biome conservatism on a global scale. </w:t>
      </w:r>
      <w:r w:rsidRPr="00070A7B">
        <w:rPr>
          <w:rFonts w:hAnsi="Times New Roman" w:cs="Times New Roman"/>
          <w:i/>
          <w:iCs/>
          <w:noProof/>
        </w:rPr>
        <w:t>Nature</w:t>
      </w:r>
      <w:r w:rsidRPr="00070A7B">
        <w:rPr>
          <w:rFonts w:hAnsi="Times New Roman" w:cs="Times New Roman"/>
          <w:noProof/>
        </w:rPr>
        <w:t xml:space="preserve">, </w:t>
      </w:r>
      <w:r w:rsidRPr="00070A7B">
        <w:rPr>
          <w:rFonts w:hAnsi="Times New Roman" w:cs="Times New Roman"/>
          <w:i/>
          <w:iCs/>
          <w:noProof/>
        </w:rPr>
        <w:t>458</w:t>
      </w:r>
      <w:r w:rsidRPr="00070A7B">
        <w:rPr>
          <w:rFonts w:hAnsi="Times New Roman" w:cs="Times New Roman"/>
          <w:noProof/>
        </w:rPr>
        <w:t>(7239), 754–756. https://doi.org/10.1038/nature07764</w:t>
      </w:r>
    </w:p>
    <w:p w14:paraId="6BE4247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urrie, D. J. (1991). Energy and large-scale patterns of animal-and plant-species richnes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37</w:t>
      </w:r>
      <w:r w:rsidRPr="00070A7B">
        <w:rPr>
          <w:rFonts w:hAnsi="Times New Roman" w:cs="Times New Roman"/>
          <w:noProof/>
        </w:rPr>
        <w:t>(1), 27–49.</w:t>
      </w:r>
    </w:p>
    <w:p w14:paraId="2A57F24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ick, J. M. (2017). Chemical composition and the potential for proteomic transformation in cancer, hypoxia, and hyperosmotic stress. </w:t>
      </w:r>
      <w:r w:rsidRPr="00070A7B">
        <w:rPr>
          <w:rFonts w:hAnsi="Times New Roman" w:cs="Times New Roman"/>
          <w:i/>
          <w:iCs/>
          <w:noProof/>
        </w:rPr>
        <w:t>PeerJ</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e3421). https://doi.org/10.7717/peerj.3421</w:t>
      </w:r>
    </w:p>
    <w:p w14:paraId="0AF649D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onoghue, M. J. (2008). A phylogenetic perspective on the distribution of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5</w:t>
      </w:r>
      <w:r w:rsidRPr="00070A7B">
        <w:rPr>
          <w:rFonts w:hAnsi="Times New Roman" w:cs="Times New Roman"/>
          <w:noProof/>
        </w:rPr>
        <w:t>(Supplement 1), 11549–11555. https://doi.org/10.1073/pnas.0801962105</w:t>
      </w:r>
    </w:p>
    <w:p w14:paraId="257A76F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70A7B">
        <w:rPr>
          <w:rFonts w:hAnsi="Times New Roman" w:cs="Times New Roman"/>
          <w:i/>
          <w:iCs/>
          <w:noProof/>
        </w:rPr>
        <w:t>Ecology and Evolution</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3), 807–820.</w:t>
      </w:r>
    </w:p>
    <w:p w14:paraId="6633E49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5</w:t>
      </w:r>
      <w:r w:rsidRPr="00070A7B">
        <w:rPr>
          <w:rFonts w:hAnsi="Times New Roman" w:cs="Times New Roman"/>
          <w:noProof/>
        </w:rPr>
        <w:t>(1), 190–200. https://doi.org/10.1111/jbi.13104</w:t>
      </w:r>
    </w:p>
    <w:p w14:paraId="6FD5211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70A7B">
        <w:rPr>
          <w:rFonts w:hAnsi="Times New Roman" w:cs="Times New Roman"/>
          <w:i/>
          <w:iCs/>
          <w:noProof/>
        </w:rPr>
        <w:t>Ecological Engineering</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9), 1191–1200.</w:t>
      </w:r>
    </w:p>
    <w:p w14:paraId="5E62431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ioia, P., &amp; Hopper, S. D. (2017). A new phytogeographic map for the Southwest Australian Floristic Region after an exceptional decade of collection and discovery. </w:t>
      </w:r>
      <w:r w:rsidRPr="00070A7B">
        <w:rPr>
          <w:rFonts w:hAnsi="Times New Roman" w:cs="Times New Roman"/>
          <w:i/>
          <w:iCs/>
          <w:noProof/>
        </w:rPr>
        <w:t>Botanical Journal of the Linnean Society</w:t>
      </w:r>
      <w:r w:rsidRPr="00070A7B">
        <w:rPr>
          <w:rFonts w:hAnsi="Times New Roman" w:cs="Times New Roman"/>
          <w:noProof/>
        </w:rPr>
        <w:t xml:space="preserve">, </w:t>
      </w:r>
      <w:r w:rsidRPr="00070A7B">
        <w:rPr>
          <w:rFonts w:hAnsi="Times New Roman" w:cs="Times New Roman"/>
          <w:i/>
          <w:iCs/>
          <w:noProof/>
        </w:rPr>
        <w:t>184</w:t>
      </w:r>
      <w:r w:rsidRPr="00070A7B">
        <w:rPr>
          <w:rFonts w:hAnsi="Times New Roman" w:cs="Times New Roman"/>
          <w:noProof/>
        </w:rPr>
        <w:t>(1), 1–15. https://doi.org/10.1093/botlinnean/box010</w:t>
      </w:r>
    </w:p>
    <w:p w14:paraId="7AB4D9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ldblatt, P. (1978). An analysis of the flora of Southern Africa: its characteristics, relationships abd origins. </w:t>
      </w:r>
      <w:r w:rsidRPr="00070A7B">
        <w:rPr>
          <w:rFonts w:hAnsi="Times New Roman" w:cs="Times New Roman"/>
          <w:i/>
          <w:iCs/>
          <w:noProof/>
        </w:rPr>
        <w:t>Annals of the Missouri Botanical Garden</w:t>
      </w:r>
      <w:r w:rsidRPr="00070A7B">
        <w:rPr>
          <w:rFonts w:hAnsi="Times New Roman" w:cs="Times New Roman"/>
          <w:noProof/>
        </w:rPr>
        <w:t xml:space="preserve">, </w:t>
      </w:r>
      <w:r w:rsidRPr="00070A7B">
        <w:rPr>
          <w:rFonts w:hAnsi="Times New Roman" w:cs="Times New Roman"/>
          <w:i/>
          <w:iCs/>
          <w:noProof/>
        </w:rPr>
        <w:t>65</w:t>
      </w:r>
      <w:r w:rsidRPr="00070A7B">
        <w:rPr>
          <w:rFonts w:hAnsi="Times New Roman" w:cs="Times New Roman"/>
          <w:noProof/>
        </w:rPr>
        <w:t>, 369–436.</w:t>
      </w:r>
    </w:p>
    <w:p w14:paraId="0700E97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telli, N. J., &amp; Colwell, R. K. (2001). Quantifying biodiversity: procedures and pitfalls in the measurement and comparison of species richnes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4</w:t>
      </w:r>
      <w:r w:rsidRPr="00070A7B">
        <w:rPr>
          <w:rFonts w:hAnsi="Times New Roman" w:cs="Times New Roman"/>
          <w:noProof/>
        </w:rPr>
        <w:t>(4), 379–391. https://doi.org/10.1046/j.1461-0248.2001.00230.x</w:t>
      </w:r>
    </w:p>
    <w:p w14:paraId="49093E3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rt, S. P., Usinowicz, J., &amp; Levine, J. M. (2017). The spatial scales of species coexistence. </w:t>
      </w:r>
      <w:r w:rsidRPr="00070A7B">
        <w:rPr>
          <w:rFonts w:hAnsi="Times New Roman" w:cs="Times New Roman"/>
          <w:i/>
          <w:iCs/>
          <w:noProof/>
        </w:rPr>
        <w:t>Nature Ecology &amp; Evolution</w:t>
      </w:r>
      <w:r w:rsidRPr="00070A7B">
        <w:rPr>
          <w:rFonts w:hAnsi="Times New Roman" w:cs="Times New Roman"/>
          <w:noProof/>
        </w:rPr>
        <w:t xml:space="preserve">, </w:t>
      </w:r>
      <w:r w:rsidRPr="00070A7B">
        <w:rPr>
          <w:rFonts w:hAnsi="Times New Roman" w:cs="Times New Roman"/>
          <w:i/>
          <w:iCs/>
          <w:noProof/>
        </w:rPr>
        <w:t>1</w:t>
      </w:r>
      <w:r w:rsidRPr="00070A7B">
        <w:rPr>
          <w:rFonts w:hAnsi="Times New Roman" w:cs="Times New Roman"/>
          <w:noProof/>
        </w:rPr>
        <w:t>(8), 1066–1073. https://doi.org/10.1038/s41559-017-0230-7</w:t>
      </w:r>
    </w:p>
    <w:p w14:paraId="02A3ADF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wkins, B. A., Field, R., Cornell, H. V, Currie, D. J., Guégan, J.-F., Kaufman, D. M., … others. (2003). Energy, water, and broad-scale geographic patterns of species richness.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84</w:t>
      </w:r>
      <w:r w:rsidRPr="00070A7B">
        <w:rPr>
          <w:rFonts w:hAnsi="Times New Roman" w:cs="Times New Roman"/>
          <w:noProof/>
        </w:rPr>
        <w:t>(12), 3105–3117.</w:t>
      </w:r>
    </w:p>
    <w:p w14:paraId="5C5610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Hijmans, R. J. (2016). raster: Geographic Data Analysis and Modeling. R package version 2.5-8. Retrieved from https://cran.r-project.org/package=raster</w:t>
      </w:r>
    </w:p>
    <w:p w14:paraId="6CD474B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1979). Biogeographical Aspects of Speciation in the Southwest Australian Flora. </w:t>
      </w:r>
      <w:r w:rsidRPr="00070A7B">
        <w:rPr>
          <w:rFonts w:hAnsi="Times New Roman" w:cs="Times New Roman"/>
          <w:i/>
          <w:iCs/>
          <w:noProof/>
        </w:rPr>
        <w:t>Annual Review of Ecology and Systematics</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 399–422. Retrieved from http://www.jstor.org/stable/2096798</w:t>
      </w:r>
    </w:p>
    <w:p w14:paraId="2D8F9EA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2009). OCBIL theory: Towards an integrated understanding of the evolution, </w:t>
      </w:r>
      <w:r w:rsidRPr="00070A7B">
        <w:rPr>
          <w:rFonts w:hAnsi="Times New Roman" w:cs="Times New Roman"/>
          <w:noProof/>
        </w:rPr>
        <w:lastRenderedPageBreak/>
        <w:t xml:space="preserve">ecology and conservation of biodiversity on old, climatically buffered, infertile landscap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22</w:t>
      </w:r>
      <w:r w:rsidRPr="00070A7B">
        <w:rPr>
          <w:rFonts w:hAnsi="Times New Roman" w:cs="Times New Roman"/>
          <w:noProof/>
        </w:rPr>
        <w:t>(1), 49–86. https://doi.org/10.1007/s11104-009-0068-0</w:t>
      </w:r>
    </w:p>
    <w:p w14:paraId="79C629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a). The Southwest Australian Floristic Region :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1), 623–650. https://doi.org/10.1146/annurev.ecolsys.35.112202.130201</w:t>
      </w:r>
    </w:p>
    <w:p w14:paraId="42306D1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b). The Southwest Australian floristic region: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 623–650. https://doi.org/10.1146/annurev.ecolsys.35.112202.130201</w:t>
      </w:r>
    </w:p>
    <w:p w14:paraId="56D5658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Jiménez, I., &amp; Ricklefs, R. E. (2014). Diversity anomalies and spatial climate heterogeneity.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9), 988–999. https://doi.org/10.1111/geb.12181</w:t>
      </w:r>
    </w:p>
    <w:p w14:paraId="53A45D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Kreft, H., &amp; Jetz, W. (2007). Global patterns and determinants of vascular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4</w:t>
      </w:r>
      <w:r w:rsidRPr="00070A7B">
        <w:rPr>
          <w:rFonts w:hAnsi="Times New Roman" w:cs="Times New Roman"/>
          <w:noProof/>
        </w:rPr>
        <w:t>(14), 5925–5930. https://doi.org/10.1073/pnas.0608361104</w:t>
      </w:r>
    </w:p>
    <w:p w14:paraId="6398957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liberte, E., Zemunik, G., &amp; Turner, B. L. (2014). Environmental filtering explains variation in plant diversity along resource gradients. </w:t>
      </w:r>
      <w:r w:rsidRPr="00070A7B">
        <w:rPr>
          <w:rFonts w:hAnsi="Times New Roman" w:cs="Times New Roman"/>
          <w:i/>
          <w:iCs/>
          <w:noProof/>
        </w:rPr>
        <w:t>Science</w:t>
      </w:r>
      <w:r w:rsidRPr="00070A7B">
        <w:rPr>
          <w:rFonts w:hAnsi="Times New Roman" w:cs="Times New Roman"/>
          <w:noProof/>
        </w:rPr>
        <w:t xml:space="preserve">, </w:t>
      </w:r>
      <w:r w:rsidRPr="00070A7B">
        <w:rPr>
          <w:rFonts w:hAnsi="Times New Roman" w:cs="Times New Roman"/>
          <w:i/>
          <w:iCs/>
          <w:noProof/>
        </w:rPr>
        <w:t>345</w:t>
      </w:r>
      <w:r w:rsidRPr="00070A7B">
        <w:rPr>
          <w:rFonts w:hAnsi="Times New Roman" w:cs="Times New Roman"/>
          <w:noProof/>
        </w:rPr>
        <w:t>(6204), 1602–1605. https://doi.org/Doi 10.1126/Science.1256330</w:t>
      </w:r>
    </w:p>
    <w:p w14:paraId="6FA9EC0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34</w:t>
      </w:r>
      <w:r w:rsidRPr="00070A7B">
        <w:rPr>
          <w:rFonts w:hAnsi="Times New Roman" w:cs="Times New Roman"/>
          <w:noProof/>
        </w:rPr>
        <w:t>(1–2), 11–31. https://doi.org/10.1007/s11104-010-0444-9</w:t>
      </w:r>
    </w:p>
    <w:p w14:paraId="64D1FDB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70A7B">
        <w:rPr>
          <w:rFonts w:hAnsi="Times New Roman" w:cs="Times New Roman"/>
          <w:i/>
          <w:iCs/>
          <w:noProof/>
        </w:rPr>
        <w:t>Annals of Botany</w:t>
      </w:r>
      <w:r w:rsidRPr="00070A7B">
        <w:rPr>
          <w:rFonts w:hAnsi="Times New Roman" w:cs="Times New Roman"/>
          <w:noProof/>
        </w:rPr>
        <w:t xml:space="preserve">, </w:t>
      </w:r>
      <w:r w:rsidRPr="00070A7B">
        <w:rPr>
          <w:rFonts w:hAnsi="Times New Roman" w:cs="Times New Roman"/>
          <w:i/>
          <w:iCs/>
          <w:noProof/>
        </w:rPr>
        <w:t>98</w:t>
      </w:r>
      <w:r w:rsidRPr="00070A7B">
        <w:rPr>
          <w:rFonts w:hAnsi="Times New Roman" w:cs="Times New Roman"/>
          <w:noProof/>
        </w:rPr>
        <w:t>(4), 693–713. https://doi.org/10.1093/aob/mcl114</w:t>
      </w:r>
    </w:p>
    <w:p w14:paraId="670083C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ont, B. B., &amp; He, T. (2017). When did a Mediterranean-type climate originate in southwestern Australia? </w:t>
      </w:r>
      <w:r w:rsidRPr="00070A7B">
        <w:rPr>
          <w:rFonts w:hAnsi="Times New Roman" w:cs="Times New Roman"/>
          <w:i/>
          <w:iCs/>
          <w:noProof/>
        </w:rPr>
        <w:t>Global and Planetary Change</w:t>
      </w:r>
      <w:r w:rsidRPr="00070A7B">
        <w:rPr>
          <w:rFonts w:hAnsi="Times New Roman" w:cs="Times New Roman"/>
          <w:noProof/>
        </w:rPr>
        <w:t xml:space="preserve">, </w:t>
      </w:r>
      <w:r w:rsidRPr="00070A7B">
        <w:rPr>
          <w:rFonts w:hAnsi="Times New Roman" w:cs="Times New Roman"/>
          <w:i/>
          <w:iCs/>
          <w:noProof/>
        </w:rPr>
        <w:t>156</w:t>
      </w:r>
      <w:r w:rsidRPr="00070A7B">
        <w:rPr>
          <w:rFonts w:hAnsi="Times New Roman" w:cs="Times New Roman"/>
          <w:noProof/>
        </w:rPr>
        <w:t>, 46–58. https://doi.org/10.1016/j.gloplacha.2017.08.004</w:t>
      </w:r>
    </w:p>
    <w:p w14:paraId="19CCE2C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rsen, R., Holmern, T., Prager, S. D., Maliti, H., &amp; Røskaft, E. (2009). Using the extended quarter degree grid cell system to unify mapping and sharing of biodiversity data. </w:t>
      </w:r>
      <w:r w:rsidRPr="00070A7B">
        <w:rPr>
          <w:rFonts w:hAnsi="Times New Roman" w:cs="Times New Roman"/>
          <w:i/>
          <w:iCs/>
          <w:noProof/>
        </w:rPr>
        <w:t>African Journal of Ecology</w:t>
      </w:r>
      <w:r w:rsidRPr="00070A7B">
        <w:rPr>
          <w:rFonts w:hAnsi="Times New Roman" w:cs="Times New Roman"/>
          <w:noProof/>
        </w:rPr>
        <w:t xml:space="preserve">, </w:t>
      </w:r>
      <w:r w:rsidRPr="00070A7B">
        <w:rPr>
          <w:rFonts w:hAnsi="Times New Roman" w:cs="Times New Roman"/>
          <w:i/>
          <w:iCs/>
          <w:noProof/>
        </w:rPr>
        <w:t>47</w:t>
      </w:r>
      <w:r w:rsidRPr="00070A7B">
        <w:rPr>
          <w:rFonts w:hAnsi="Times New Roman" w:cs="Times New Roman"/>
          <w:noProof/>
        </w:rPr>
        <w:t>(3), 382–392. https://doi.org/10.1111/j.1365-2028.2008.00997.x</w:t>
      </w:r>
    </w:p>
    <w:p w14:paraId="6425CD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70A7B">
        <w:rPr>
          <w:rFonts w:hAnsi="Times New Roman" w:cs="Times New Roman"/>
          <w:i/>
          <w:iCs/>
          <w:noProof/>
        </w:rPr>
        <w:t>Marine Ecology</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 1–5. https://doi.org/10.1111/j.1439-0485.2009.00358.x</w:t>
      </w:r>
    </w:p>
    <w:p w14:paraId="1946D1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inder, H. P. (2019). Rare species, Restionaceae, and the Cape flora. </w:t>
      </w:r>
      <w:r w:rsidRPr="00070A7B">
        <w:rPr>
          <w:rFonts w:hAnsi="Times New Roman" w:cs="Times New Roman"/>
          <w:i/>
          <w:iCs/>
          <w:noProof/>
        </w:rPr>
        <w:t>Journal of Biogeography</w:t>
      </w:r>
      <w:r w:rsidRPr="00070A7B">
        <w:rPr>
          <w:rFonts w:hAnsi="Times New Roman" w:cs="Times New Roman"/>
          <w:noProof/>
        </w:rPr>
        <w:t>, 1–14. https://doi.org/10.1111/jbi.13709</w:t>
      </w:r>
    </w:p>
    <w:p w14:paraId="4CE2BB5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cLaughlin, B. C., Ackerly, D. D., Klos, P. Z., Natali, J., Dawson, T. E., &amp; Thompson, S. E. (2017). Hydrologic refugia, plants, and climate change. </w:t>
      </w:r>
      <w:r w:rsidRPr="00070A7B">
        <w:rPr>
          <w:rFonts w:hAnsi="Times New Roman" w:cs="Times New Roman"/>
          <w:i/>
          <w:iCs/>
          <w:noProof/>
        </w:rPr>
        <w:t>Global Change Biolog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8), 2941–2961.</w:t>
      </w:r>
    </w:p>
    <w:p w14:paraId="313A92C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Chase, B. M., &amp; Seliane, M. (2010). Holocene palaeoenvironments of the Cederberg and Swartruggens mountains, Western Cape, South Africa: pollen and stable </w:t>
      </w:r>
      <w:r w:rsidRPr="00070A7B">
        <w:rPr>
          <w:rFonts w:hAnsi="Times New Roman" w:cs="Times New Roman"/>
          <w:noProof/>
        </w:rPr>
        <w:lastRenderedPageBreak/>
        <w:t xml:space="preserve">isotope evidence from hyrax dung middens. </w:t>
      </w:r>
      <w:r w:rsidRPr="00070A7B">
        <w:rPr>
          <w:rFonts w:hAnsi="Times New Roman" w:cs="Times New Roman"/>
          <w:i/>
          <w:iCs/>
          <w:noProof/>
        </w:rPr>
        <w:t>Journal of Arid Environments</w:t>
      </w:r>
      <w:r w:rsidRPr="00070A7B">
        <w:rPr>
          <w:rFonts w:hAnsi="Times New Roman" w:cs="Times New Roman"/>
          <w:noProof/>
        </w:rPr>
        <w:t xml:space="preserve">, </w:t>
      </w:r>
      <w:r w:rsidRPr="00070A7B">
        <w:rPr>
          <w:rFonts w:hAnsi="Times New Roman" w:cs="Times New Roman"/>
          <w:i/>
          <w:iCs/>
          <w:noProof/>
        </w:rPr>
        <w:t>74</w:t>
      </w:r>
      <w:r w:rsidRPr="00070A7B">
        <w:rPr>
          <w:rFonts w:hAnsi="Times New Roman" w:cs="Times New Roman"/>
          <w:noProof/>
        </w:rPr>
        <w:t>(7), 786–793.</w:t>
      </w:r>
    </w:p>
    <w:p w14:paraId="2F1E05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amp; Sugden, J. M. (1991). A vegetation history of the last 14,500 years on the Cederberg, SW Cape, South Africa. </w:t>
      </w:r>
      <w:r w:rsidRPr="00070A7B">
        <w:rPr>
          <w:rFonts w:hAnsi="Times New Roman" w:cs="Times New Roman"/>
          <w:i/>
          <w:iCs/>
          <w:noProof/>
        </w:rPr>
        <w:t>South African Journal of Science</w:t>
      </w:r>
      <w:r w:rsidRPr="00070A7B">
        <w:rPr>
          <w:rFonts w:hAnsi="Times New Roman" w:cs="Times New Roman"/>
          <w:noProof/>
        </w:rPr>
        <w:t xml:space="preserve">, </w:t>
      </w:r>
      <w:r w:rsidRPr="00070A7B">
        <w:rPr>
          <w:rFonts w:hAnsi="Times New Roman" w:cs="Times New Roman"/>
          <w:i/>
          <w:iCs/>
          <w:noProof/>
        </w:rPr>
        <w:t>87</w:t>
      </w:r>
      <w:r w:rsidRPr="00070A7B">
        <w:rPr>
          <w:rFonts w:hAnsi="Times New Roman" w:cs="Times New Roman"/>
          <w:noProof/>
        </w:rPr>
        <w:t>(3).</w:t>
      </w:r>
    </w:p>
    <w:p w14:paraId="2DB6BFB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ichael E, &amp; Sugden, J. M. (1993). The late Quaternary palaeoecology of a floristic kingdom: the southwestern Cape South Africa. </w:t>
      </w:r>
      <w:r w:rsidRPr="00070A7B">
        <w:rPr>
          <w:rFonts w:hAnsi="Times New Roman" w:cs="Times New Roman"/>
          <w:i/>
          <w:iCs/>
          <w:noProof/>
        </w:rPr>
        <w:t>Palaeogeography, Palaeoclimatology, Palaeoecology</w:t>
      </w:r>
      <w:r w:rsidRPr="00070A7B">
        <w:rPr>
          <w:rFonts w:hAnsi="Times New Roman" w:cs="Times New Roman"/>
          <w:noProof/>
        </w:rPr>
        <w:t xml:space="preserve">, </w:t>
      </w:r>
      <w:r w:rsidRPr="00070A7B">
        <w:rPr>
          <w:rFonts w:hAnsi="Times New Roman" w:cs="Times New Roman"/>
          <w:i/>
          <w:iCs/>
          <w:noProof/>
        </w:rPr>
        <w:t>101</w:t>
      </w:r>
      <w:r w:rsidRPr="00070A7B">
        <w:rPr>
          <w:rFonts w:hAnsi="Times New Roman" w:cs="Times New Roman"/>
          <w:noProof/>
        </w:rPr>
        <w:t>(3–4), 271–281.</w:t>
      </w:r>
    </w:p>
    <w:p w14:paraId="56E5A05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row, C., Smith, M. J., &amp; Silander, J. A. (2013). A practical guide to MaxEnt for modeling species’ distributions: what it does, and why inputs and settings matter.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10), 1058–1069.</w:t>
      </w:r>
    </w:p>
    <w:p w14:paraId="42448FF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2), 107. https://doi.org/10.2307/2844553</w:t>
      </w:r>
    </w:p>
    <w:p w14:paraId="5B54656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70A7B">
        <w:rPr>
          <w:rFonts w:hAnsi="Times New Roman" w:cs="Times New Roman"/>
          <w:i/>
          <w:iCs/>
          <w:noProof/>
        </w:rPr>
        <w:t>PLoS ONE</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7), 1–16. https://doi.org/10.1371/journal.pone.0131924</w:t>
      </w:r>
    </w:p>
    <w:p w14:paraId="4FC201D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ucina, L., &amp; Rutherford, M. C. (2006). </w:t>
      </w:r>
      <w:r w:rsidRPr="00070A7B">
        <w:rPr>
          <w:rFonts w:hAnsi="Times New Roman" w:cs="Times New Roman"/>
          <w:i/>
          <w:iCs/>
          <w:noProof/>
        </w:rPr>
        <w:t>The vegetation of South Africa, Lesotho and Swaziland.</w:t>
      </w:r>
      <w:r w:rsidRPr="00070A7B">
        <w:rPr>
          <w:rFonts w:hAnsi="Times New Roman" w:cs="Times New Roman"/>
          <w:noProof/>
        </w:rPr>
        <w:t xml:space="preserve"> South African National Biodiversity Institute.</w:t>
      </w:r>
    </w:p>
    <w:p w14:paraId="60CE945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iver, E. G. H., Linder, H. P., &amp; Rourke, J. P. (1983). Geographical distribution of present-day Cape taxa and their phytogeographical significance. </w:t>
      </w:r>
      <w:r w:rsidRPr="00070A7B">
        <w:rPr>
          <w:rFonts w:hAnsi="Times New Roman" w:cs="Times New Roman"/>
          <w:i/>
          <w:iCs/>
          <w:noProof/>
        </w:rPr>
        <w:t>Bothalia</w:t>
      </w:r>
      <w:r w:rsidRPr="00070A7B">
        <w:rPr>
          <w:rFonts w:hAnsi="Times New Roman" w:cs="Times New Roman"/>
          <w:noProof/>
        </w:rPr>
        <w:t xml:space="preserve">, </w:t>
      </w:r>
      <w:r w:rsidRPr="00070A7B">
        <w:rPr>
          <w:rFonts w:hAnsi="Times New Roman" w:cs="Times New Roman"/>
          <w:i/>
          <w:iCs/>
          <w:noProof/>
        </w:rPr>
        <w:t>14</w:t>
      </w:r>
      <w:r w:rsidRPr="00070A7B">
        <w:rPr>
          <w:rFonts w:hAnsi="Times New Roman" w:cs="Times New Roman"/>
          <w:noProof/>
        </w:rPr>
        <w:t>(3/4), 427–440.</w:t>
      </w:r>
    </w:p>
    <w:p w14:paraId="701E912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1), 933–938.</w:t>
      </w:r>
    </w:p>
    <w:p w14:paraId="5FB31EB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R Core Team. (2019). R: A Language and Environment for Statistical Computing. Vienna, Austria. Retrieved from https://www.r-project.org/</w:t>
      </w:r>
    </w:p>
    <w:p w14:paraId="75AE506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ebelo, T. G. (2001). </w:t>
      </w:r>
      <w:r w:rsidRPr="00070A7B">
        <w:rPr>
          <w:rFonts w:hAnsi="Times New Roman" w:cs="Times New Roman"/>
          <w:i/>
          <w:iCs/>
          <w:noProof/>
        </w:rPr>
        <w:t>A field guide to the proteas of South Africa</w:t>
      </w:r>
      <w:r w:rsidRPr="00070A7B">
        <w:rPr>
          <w:rFonts w:hAnsi="Times New Roman" w:cs="Times New Roman"/>
          <w:noProof/>
        </w:rPr>
        <w:t>. Vlaeberg: Fernwood.</w:t>
      </w:r>
    </w:p>
    <w:p w14:paraId="3B50992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1987). Community diversity: relative roles of local and regional processes. </w:t>
      </w:r>
      <w:r w:rsidRPr="00070A7B">
        <w:rPr>
          <w:rFonts w:hAnsi="Times New Roman" w:cs="Times New Roman"/>
          <w:i/>
          <w:iCs/>
          <w:noProof/>
        </w:rPr>
        <w:t>Science, New Series</w:t>
      </w:r>
      <w:r w:rsidRPr="00070A7B">
        <w:rPr>
          <w:rFonts w:hAnsi="Times New Roman" w:cs="Times New Roman"/>
          <w:noProof/>
        </w:rPr>
        <w:t xml:space="preserve">, </w:t>
      </w:r>
      <w:r w:rsidRPr="00070A7B">
        <w:rPr>
          <w:rFonts w:hAnsi="Times New Roman" w:cs="Times New Roman"/>
          <w:i/>
          <w:iCs/>
          <w:noProof/>
        </w:rPr>
        <w:t>235</w:t>
      </w:r>
      <w:r w:rsidRPr="00070A7B">
        <w:rPr>
          <w:rFonts w:hAnsi="Times New Roman" w:cs="Times New Roman"/>
          <w:noProof/>
        </w:rPr>
        <w:t>(4785), 167–171.</w:t>
      </w:r>
    </w:p>
    <w:p w14:paraId="1E0F428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2004). A comprehensive framework for global patterns in biodiversity.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7</w:t>
      </w:r>
      <w:r w:rsidRPr="00070A7B">
        <w:rPr>
          <w:rFonts w:hAnsi="Times New Roman" w:cs="Times New Roman"/>
          <w:noProof/>
        </w:rPr>
        <w:t>(1), 1–15.</w:t>
      </w:r>
    </w:p>
    <w:p w14:paraId="4A792AE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hane, M. W., Cramer, M. D., &amp; Lambers, H. (2008). Root of edaphically controlled Proteaceae turnover on the Agulhas Plain, South Africa: phosphate uptake regulation and growth. </w:t>
      </w:r>
      <w:r w:rsidRPr="00070A7B">
        <w:rPr>
          <w:rFonts w:hAnsi="Times New Roman" w:cs="Times New Roman"/>
          <w:i/>
          <w:iCs/>
          <w:noProof/>
        </w:rPr>
        <w:t>Plant, Cell &amp; Environment</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12), 1825–1833.</w:t>
      </w:r>
    </w:p>
    <w:p w14:paraId="2570FB8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lingsby, J. A., February, E. C., &amp; Rebelo, T. G. (2018). Water: at what cost to our unique flora? </w:t>
      </w:r>
      <w:r w:rsidRPr="00070A7B">
        <w:rPr>
          <w:rFonts w:hAnsi="Times New Roman" w:cs="Times New Roman"/>
          <w:i/>
          <w:iCs/>
          <w:noProof/>
        </w:rPr>
        <w:t>Veld &amp; Flora</w:t>
      </w:r>
      <w:r w:rsidRPr="00070A7B">
        <w:rPr>
          <w:rFonts w:hAnsi="Times New Roman" w:cs="Times New Roman"/>
          <w:noProof/>
        </w:rPr>
        <w:t xml:space="preserve">, </w:t>
      </w:r>
      <w:r w:rsidRPr="00070A7B">
        <w:rPr>
          <w:rFonts w:hAnsi="Times New Roman" w:cs="Times New Roman"/>
          <w:i/>
          <w:iCs/>
          <w:noProof/>
        </w:rPr>
        <w:t>June</w:t>
      </w:r>
      <w:r w:rsidRPr="00070A7B">
        <w:rPr>
          <w:rFonts w:hAnsi="Times New Roman" w:cs="Times New Roman"/>
          <w:noProof/>
        </w:rPr>
        <w:t>, 72–75.</w:t>
      </w:r>
    </w:p>
    <w:p w14:paraId="7A6D2DD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nijman, D. A. (2013). </w:t>
      </w:r>
      <w:r w:rsidRPr="00070A7B">
        <w:rPr>
          <w:rFonts w:hAnsi="Times New Roman" w:cs="Times New Roman"/>
          <w:i/>
          <w:iCs/>
          <w:noProof/>
        </w:rPr>
        <w:t>Plants of the Greater Cape Floristic Region. 2: The Extra Cape flora</w:t>
      </w:r>
      <w:r w:rsidRPr="00070A7B">
        <w:rPr>
          <w:rFonts w:hAnsi="Times New Roman" w:cs="Times New Roman"/>
          <w:noProof/>
        </w:rPr>
        <w:t>. South African National Biodiversity Institute.</w:t>
      </w:r>
    </w:p>
    <w:p w14:paraId="4983C6B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obel, J. M., Chen, G. F., Watt, L. R., &amp; Schemske, D. W. (2010). The biology of speciation. </w:t>
      </w:r>
      <w:r w:rsidRPr="00070A7B">
        <w:rPr>
          <w:rFonts w:hAnsi="Times New Roman" w:cs="Times New Roman"/>
          <w:i/>
          <w:iCs/>
          <w:noProof/>
        </w:rPr>
        <w:lastRenderedPageBreak/>
        <w:t>Evolution</w:t>
      </w:r>
      <w:r w:rsidRPr="00070A7B">
        <w:rPr>
          <w:rFonts w:hAnsi="Times New Roman" w:cs="Times New Roman"/>
          <w:noProof/>
        </w:rPr>
        <w:t xml:space="preserve">, </w:t>
      </w:r>
      <w:r w:rsidRPr="00070A7B">
        <w:rPr>
          <w:rFonts w:hAnsi="Times New Roman" w:cs="Times New Roman"/>
          <w:i/>
          <w:iCs/>
          <w:noProof/>
        </w:rPr>
        <w:t>64</w:t>
      </w:r>
      <w:r w:rsidRPr="00070A7B">
        <w:rPr>
          <w:rFonts w:hAnsi="Times New Roman" w:cs="Times New Roman"/>
          <w:noProof/>
        </w:rPr>
        <w:t>(2), 295–315. https://doi.org/10.1111/j.1558-5646.2009.00877.x</w:t>
      </w:r>
    </w:p>
    <w:p w14:paraId="5F6AB32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ein, A., Gerstner, K., &amp; Kreft, H. (2014). Environmental heterogeneity as a universal driver of species richness across taxa, biomes and spatial scale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17</w:t>
      </w:r>
      <w:r w:rsidRPr="00070A7B">
        <w:rPr>
          <w:rFonts w:hAnsi="Times New Roman" w:cs="Times New Roman"/>
          <w:noProof/>
        </w:rPr>
        <w:t>(7), 866–880. https://doi.org/10.1111/ele.12277</w:t>
      </w:r>
    </w:p>
    <w:p w14:paraId="1B675E6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ock, W. D., &amp; Verboom, G. A. (2012). Phylogenetic ecology of foliar N and P concentrations and N: P ratios across mediterranean-type ecosystems.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12), 1147–1156.</w:t>
      </w:r>
    </w:p>
    <w:p w14:paraId="679E0FC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Thuiller, W., Midgley, G. F., Rouget, M., Cowling, R. M., F. Midgley, G., Rougeti, M., &amp; M. Cowling, R. (2006). Predicting patterns of plant species richness in megadiverse South Africa.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29</w:t>
      </w:r>
      <w:r w:rsidRPr="00070A7B">
        <w:rPr>
          <w:rFonts w:hAnsi="Times New Roman" w:cs="Times New Roman"/>
          <w:noProof/>
        </w:rPr>
        <w:t>(5), 733–744. https://doi.org/10.1111/j.0906-7590.2006.04674.x</w:t>
      </w:r>
    </w:p>
    <w:p w14:paraId="35CF33A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an Rensburg, B. J., Chown, S. L., &amp; Gaston, K. J. (2002). Species richness, environmental correlates, and spatial scale: a test esing South African bird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59</w:t>
      </w:r>
      <w:r w:rsidRPr="00070A7B">
        <w:rPr>
          <w:rFonts w:hAnsi="Times New Roman" w:cs="Times New Roman"/>
          <w:noProof/>
        </w:rPr>
        <w:t>(5), 566–577. https://doi.org/10.1086/339464</w:t>
      </w:r>
    </w:p>
    <w:p w14:paraId="68FCA37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ech, J. A., Summerville, K. S., Crist, T. O., &amp; Gering, J. C. (2002). The additive partitioning of species diversity: recent revival of an old idea. </w:t>
      </w:r>
      <w:r w:rsidRPr="00070A7B">
        <w:rPr>
          <w:rFonts w:hAnsi="Times New Roman" w:cs="Times New Roman"/>
          <w:i/>
          <w:iCs/>
          <w:noProof/>
        </w:rPr>
        <w:t>Oikos</w:t>
      </w:r>
      <w:r w:rsidRPr="00070A7B">
        <w:rPr>
          <w:rFonts w:hAnsi="Times New Roman" w:cs="Times New Roman"/>
          <w:noProof/>
        </w:rPr>
        <w:t xml:space="preserve">, </w:t>
      </w:r>
      <w:r w:rsidRPr="00070A7B">
        <w:rPr>
          <w:rFonts w:hAnsi="Times New Roman" w:cs="Times New Roman"/>
          <w:i/>
          <w:iCs/>
          <w:noProof/>
        </w:rPr>
        <w:t>99</w:t>
      </w:r>
      <w:r w:rsidRPr="00070A7B">
        <w:rPr>
          <w:rFonts w:hAnsi="Times New Roman" w:cs="Times New Roman"/>
          <w:noProof/>
        </w:rPr>
        <w:t>(1), 3–9.</w:t>
      </w:r>
    </w:p>
    <w:p w14:paraId="3F190A3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rboom, G. A., Linder, H. P., Forest, F., Hoffmann, V., Bergh, N. G., &amp; Cowling, R. M. (2014). Cenozoic assembly of the Greater Cape flora.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Oxford: Oxford University Press. Retrieved from http://www.oxfordscholarship.com/view/10.1093/acprof:oso/9780199679584.001.0001/acprof-9780199679584</w:t>
      </w:r>
    </w:p>
    <w:p w14:paraId="3EA9B9F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hittaker, R. H. (1960). Vegetation of the Siskiyou mountains, Oregon and California. </w:t>
      </w:r>
      <w:r w:rsidRPr="00070A7B">
        <w:rPr>
          <w:rFonts w:hAnsi="Times New Roman" w:cs="Times New Roman"/>
          <w:i/>
          <w:iCs/>
          <w:noProof/>
        </w:rPr>
        <w:t>Ecological Monographs</w:t>
      </w:r>
      <w:r w:rsidRPr="00070A7B">
        <w:rPr>
          <w:rFonts w:hAnsi="Times New Roman" w:cs="Times New Roman"/>
          <w:noProof/>
        </w:rPr>
        <w:t xml:space="preserve">, </w:t>
      </w:r>
      <w:r w:rsidRPr="00070A7B">
        <w:rPr>
          <w:rFonts w:hAnsi="Times New Roman" w:cs="Times New Roman"/>
          <w:i/>
          <w:iCs/>
          <w:noProof/>
        </w:rPr>
        <w:t>30</w:t>
      </w:r>
      <w:r w:rsidRPr="00070A7B">
        <w:rPr>
          <w:rFonts w:hAnsi="Times New Roman" w:cs="Times New Roman"/>
          <w:noProof/>
        </w:rPr>
        <w:t>(3), 279–338.</w:t>
      </w:r>
    </w:p>
    <w:p w14:paraId="10503EB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a). Speciation and ecology revisited: phylogenetic niche conservatism and the origin of species.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58</w:t>
      </w:r>
      <w:r w:rsidRPr="00070A7B">
        <w:rPr>
          <w:rFonts w:hAnsi="Times New Roman" w:cs="Times New Roman"/>
          <w:noProof/>
        </w:rPr>
        <w:t>(1), 193–197.</w:t>
      </w:r>
    </w:p>
    <w:p w14:paraId="7182508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b). What is speciation and how should we study it?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63</w:t>
      </w:r>
      <w:r w:rsidRPr="00070A7B">
        <w:rPr>
          <w:rFonts w:hAnsi="Times New Roman" w:cs="Times New Roman"/>
          <w:noProof/>
        </w:rPr>
        <w:t>(6), 914–923.</w:t>
      </w:r>
    </w:p>
    <w:p w14:paraId="2F588D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6</w:t>
      </w:r>
      <w:r w:rsidRPr="00070A7B">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chael Cramer" w:date="2020-01-29T14:55:00Z" w:initials="MC">
    <w:p w14:paraId="7D6E1E8C" w14:textId="72377C6B" w:rsidR="00BC6386" w:rsidRDefault="00BC6386">
      <w:pPr>
        <w:pStyle w:val="CommentText"/>
      </w:pPr>
      <w:r>
        <w:rPr>
          <w:rStyle w:val="CommentReference"/>
        </w:rPr>
        <w:annotationRef/>
      </w:r>
      <w:r>
        <w:t xml:space="preserve">Students and I have previously commented on multiple referencing. Please confine to circumstances where necessary. </w:t>
      </w:r>
    </w:p>
  </w:comment>
  <w:comment w:id="4" w:author="Michael Cramer" w:date="2020-01-29T14:56:00Z" w:initials="MC">
    <w:p w14:paraId="3364B9C9" w14:textId="2C64ACE9" w:rsidR="00BC6386" w:rsidRDefault="00BC6386">
      <w:pPr>
        <w:pStyle w:val="CommentText"/>
      </w:pPr>
      <w:r>
        <w:rPr>
          <w:rStyle w:val="CommentReference"/>
        </w:rPr>
        <w:annotationRef/>
      </w:r>
      <w:r>
        <w:t>The students suggested that the importance of scale was not that clear from the introduction. I think this could be made more explicit</w:t>
      </w:r>
    </w:p>
  </w:comment>
  <w:comment w:id="6" w:author="Michael Cramer" w:date="2020-01-21T16:03:00Z" w:initials="MC">
    <w:p w14:paraId="40C7EE35" w14:textId="77D72B2E" w:rsidR="00BC6386" w:rsidRDefault="00BC6386">
      <w:pPr>
        <w:pStyle w:val="CommentText"/>
      </w:pPr>
      <w:r>
        <w:rPr>
          <w:rStyle w:val="CommentReference"/>
        </w:rPr>
        <w:annotationRef/>
      </w:r>
      <w:r>
        <w:t>I would argue that Hooper</w:t>
      </w:r>
      <w:r>
        <w:t>’</w:t>
      </w:r>
      <w:r>
        <w:t xml:space="preserve">s application of this to SWAFR similarly distorts patterns there. </w:t>
      </w:r>
    </w:p>
  </w:comment>
  <w:comment w:id="7" w:author="Michael Cramer" w:date="2020-01-29T14:59:00Z" w:initials="MC">
    <w:p w14:paraId="510359C4" w14:textId="77777777" w:rsidR="00BC6386" w:rsidRDefault="00BC6386">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infleuences the comparison between SWAFR and GCFR. Perhaps worth thinking about how to justify the exclusion better. </w:t>
      </w:r>
    </w:p>
    <w:p w14:paraId="0ED6C87E" w14:textId="77777777" w:rsidR="00BC6386" w:rsidRDefault="00BC6386">
      <w:pPr>
        <w:pStyle w:val="CommentText"/>
      </w:pPr>
    </w:p>
    <w:p w14:paraId="3ACBD6E4" w14:textId="2BBBAC21" w:rsidR="00BC6386" w:rsidRDefault="00BC6386">
      <w:pPr>
        <w:pStyle w:val="CommentText"/>
      </w:pPr>
      <w:r>
        <w:t>They also asked about how much area was actually sampled in the end. You give the area of the SWAFR and GCFR but not of the QDSs that were included</w:t>
      </w:r>
      <w:r>
        <w:t>…</w:t>
      </w:r>
      <w:r>
        <w:t>.</w:t>
      </w:r>
    </w:p>
  </w:comment>
  <w:comment w:id="10" w:author="Michael Cramer" w:date="2020-01-21T16:40:00Z" w:initials="MC">
    <w:p w14:paraId="0C6AF99E" w14:textId="0CF1CB05" w:rsidR="00BC6386" w:rsidRDefault="00BC6386">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2" w:author="Michael Cramer" w:date="2020-01-21T16:36:00Z" w:initials="MC">
    <w:p w14:paraId="6590F930" w14:textId="1D0C42F5" w:rsidR="00BC6386" w:rsidRDefault="00BC6386">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BC6386" w:rsidRDefault="00BC6386">
      <w:pPr>
        <w:pStyle w:val="CommentText"/>
      </w:pPr>
    </w:p>
  </w:comment>
  <w:comment w:id="13" w:author="Michael Cramer" w:date="2020-01-29T15:03:00Z" w:initials="MC">
    <w:p w14:paraId="2BB8BE16" w14:textId="5AE53DA0" w:rsidR="00BC6386" w:rsidRDefault="00BC6386">
      <w:pPr>
        <w:pStyle w:val="CommentText"/>
      </w:pPr>
      <w:r>
        <w:rPr>
          <w:rStyle w:val="CommentReference"/>
        </w:rPr>
        <w:annotationRef/>
      </w:r>
      <w:r>
        <w:t xml:space="preserve">I checked into the use of the Mann-Whitney U and was not sure why it was chosen. </w:t>
      </w:r>
    </w:p>
  </w:comment>
  <w:comment w:id="15" w:author="Michael Cramer" w:date="2020-01-21T16:49:00Z" w:initials="MC">
    <w:p w14:paraId="20DE24DD" w14:textId="4372F8D1" w:rsidR="00BC6386" w:rsidRDefault="00BC6386">
      <w:pPr>
        <w:pStyle w:val="CommentText"/>
      </w:pPr>
      <w:r>
        <w:rPr>
          <w:rStyle w:val="CommentReference"/>
        </w:rPr>
        <w:annotationRef/>
      </w:r>
      <w:r>
        <w:t>Again, my feeling is that the data has not been properly dealt with. There is quite a bit to comment on I think.</w:t>
      </w:r>
    </w:p>
  </w:comment>
  <w:comment w:id="16" w:author="Michael Cramer" w:date="2020-01-21T16:59:00Z" w:initials="MC">
    <w:p w14:paraId="7A995306" w14:textId="385F6672" w:rsidR="00BC6386" w:rsidRDefault="00BC6386">
      <w:pPr>
        <w:pStyle w:val="CommentText"/>
      </w:pPr>
      <w:r>
        <w:rPr>
          <w:rStyle w:val="CommentReference"/>
        </w:rPr>
        <w:annotationRef/>
      </w:r>
      <w:r>
        <w:t>This is great, but maybe it could be linked to topographic heterogenity here? Just a statement to that effect?</w:t>
      </w:r>
    </w:p>
  </w:comment>
  <w:comment w:id="17" w:author="Michael Cramer" w:date="2020-01-21T17:52:00Z" w:initials="MC">
    <w:p w14:paraId="26A749F2" w14:textId="3F4F2286" w:rsidR="00BC6386" w:rsidRDefault="00BC6386">
      <w:pPr>
        <w:pStyle w:val="CommentText"/>
      </w:pPr>
      <w:r>
        <w:rPr>
          <w:rStyle w:val="CommentReference"/>
        </w:rPr>
        <w:annotationRef/>
      </w:r>
      <w:r>
        <w:t>From inspecting the graph this does not look so general! Besides, many are complex with different effects in SAFR and GCFR</w:t>
      </w:r>
      <w:r>
        <w:t>…</w:t>
      </w:r>
      <w:r>
        <w:t>.</w:t>
      </w:r>
    </w:p>
  </w:comment>
  <w:comment w:id="18" w:author="Michael Cramer" w:date="2020-01-21T18:21:00Z" w:initials="MC">
    <w:p w14:paraId="15DAAED6" w14:textId="487C74D0" w:rsidR="00BC6386" w:rsidRDefault="00BC6386">
      <w:pPr>
        <w:pStyle w:val="CommentText"/>
      </w:pPr>
      <w:r>
        <w:rPr>
          <w:rStyle w:val="CommentReference"/>
        </w:rPr>
        <w:annotationRef/>
      </w:r>
      <w:r>
        <w:t>Horrible sentence!</w:t>
      </w:r>
    </w:p>
  </w:comment>
  <w:comment w:id="19" w:author="Michael Cramer" w:date="2020-01-21T18:23:00Z" w:initials="MC">
    <w:p w14:paraId="6493917C" w14:textId="4F3552CA" w:rsidR="00BC6386" w:rsidRDefault="00BC6386">
      <w:pPr>
        <w:pStyle w:val="CommentText"/>
      </w:pPr>
      <w:r>
        <w:rPr>
          <w:rStyle w:val="CommentReference"/>
        </w:rPr>
        <w:annotationRef/>
      </w:r>
      <w:r>
        <w:t>Very hard to see this from the maps presented. Need a higher resolution map to make this point effectively.</w:t>
      </w:r>
    </w:p>
  </w:comment>
  <w:comment w:id="20" w:author="Michael Cramer" w:date="2020-01-21T18:25:00Z" w:initials="MC">
    <w:p w14:paraId="3216D7C2" w14:textId="2D9BD5C3" w:rsidR="00BC6386" w:rsidRDefault="00BC6386">
      <w:pPr>
        <w:pStyle w:val="CommentText"/>
      </w:pPr>
      <w:r>
        <w:rPr>
          <w:rStyle w:val="CommentReference"/>
        </w:rPr>
        <w:annotationRef/>
      </w:r>
      <w:r>
        <w:t>Wording</w:t>
      </w:r>
      <w:r>
        <w:t>…</w:t>
      </w:r>
    </w:p>
  </w:comment>
  <w:comment w:id="22" w:author="Michael Cramer" w:date="2020-01-21T18:32:00Z" w:initials="MC">
    <w:p w14:paraId="08FD9056" w14:textId="634F5059" w:rsidR="00BC6386" w:rsidRDefault="00BC6386">
      <w:pPr>
        <w:pStyle w:val="CommentText"/>
      </w:pPr>
      <w:r>
        <w:rPr>
          <w:rStyle w:val="CommentReference"/>
        </w:rPr>
        <w:annotationRef/>
      </w:r>
      <w:r>
        <w:t>On the basis of?</w:t>
      </w:r>
    </w:p>
  </w:comment>
  <w:comment w:id="23" w:author="Michael Cramer" w:date="2020-01-21T18:33:00Z" w:initials="MC">
    <w:p w14:paraId="6630E98D" w14:textId="63ADB3E1" w:rsidR="00BC6386" w:rsidRDefault="00BC6386">
      <w:pPr>
        <w:pStyle w:val="CommentText"/>
      </w:pPr>
      <w:r>
        <w:rPr>
          <w:rStyle w:val="CommentReference"/>
        </w:rPr>
        <w:annotationRef/>
      </w:r>
      <w:r>
        <w:t>I think this is such a well known phenomenon that the original citation must predate this considerably!</w:t>
      </w:r>
    </w:p>
  </w:comment>
  <w:comment w:id="24" w:author="Michael Cramer" w:date="2020-01-21T18:42:00Z" w:initials="MC">
    <w:p w14:paraId="1AF6D68F" w14:textId="4F8ED442" w:rsidR="00BC6386" w:rsidRDefault="00BC6386">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5" w:author="Michael Cramer" w:date="2020-01-21T18:44:00Z" w:initials="MC">
    <w:p w14:paraId="1EF10457" w14:textId="06919D9E" w:rsidR="00BC6386" w:rsidRDefault="00BC6386">
      <w:pPr>
        <w:pStyle w:val="CommentText"/>
      </w:pPr>
      <w:r>
        <w:rPr>
          <w:rStyle w:val="CommentReference"/>
        </w:rPr>
        <w:annotationRef/>
      </w:r>
      <w:r>
        <w:t>This was a review? Best source?</w:t>
      </w:r>
    </w:p>
  </w:comment>
  <w:comment w:id="26" w:author="Michael Cramer" w:date="2020-01-21T18:48:00Z" w:initials="MC">
    <w:p w14:paraId="31079DFF" w14:textId="10824F33" w:rsidR="00BC6386" w:rsidRDefault="00BC6386">
      <w:pPr>
        <w:pStyle w:val="CommentText"/>
      </w:pPr>
      <w:r>
        <w:rPr>
          <w:rStyle w:val="CommentReference"/>
        </w:rPr>
        <w:annotationRef/>
      </w:r>
      <w:r>
        <w:t>What is the definition of a single-site?</w:t>
      </w:r>
    </w:p>
  </w:comment>
  <w:comment w:id="27" w:author="Michael Cramer" w:date="2020-01-21T18:58:00Z" w:initials="MC">
    <w:p w14:paraId="7FA66952" w14:textId="2EE07ABC" w:rsidR="00BC6386" w:rsidRDefault="00BC6386">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28" w:author="Michael Cramer" w:date="2020-01-21T18:59:00Z" w:initials="MC">
    <w:p w14:paraId="6AF0ADCE" w14:textId="79C99A68" w:rsidR="00BC6386" w:rsidRDefault="00BC6386">
      <w:pPr>
        <w:pStyle w:val="CommentText"/>
      </w:pPr>
      <w:r>
        <w:rPr>
          <w:rStyle w:val="CommentReference"/>
        </w:rPr>
        <w:annotationRef/>
      </w:r>
      <w:r>
        <w:t>Can you do better than that? Must be possible to get some evidence of this from your data?</w:t>
      </w:r>
    </w:p>
  </w:comment>
  <w:comment w:id="29" w:author="Michael Cramer" w:date="2020-01-21T19:02:00Z" w:initials="MC">
    <w:p w14:paraId="33809609" w14:textId="17BC86DE" w:rsidR="00BC6386" w:rsidRDefault="00BC6386">
      <w:pPr>
        <w:pStyle w:val="CommentText"/>
      </w:pPr>
      <w:r>
        <w:rPr>
          <w:rStyle w:val="CommentReference"/>
        </w:rPr>
        <w:annotationRef/>
      </w:r>
      <w:r>
        <w:t>Why?</w:t>
      </w:r>
    </w:p>
  </w:comment>
  <w:comment w:id="31" w:author="Ruan Van Mazijk" w:date="2020-01-30T15:24:00Z" w:initials="RVM">
    <w:p w14:paraId="3B2F63F5" w14:textId="156D115E" w:rsidR="0090014E" w:rsidRDefault="0090014E">
      <w:pPr>
        <w:pStyle w:val="CommentText"/>
      </w:pPr>
      <w:r>
        <w:rPr>
          <w:rStyle w:val="CommentReference"/>
        </w:rPr>
        <w:annotationRef/>
      </w:r>
      <w:r w:rsidRPr="0090014E">
        <w:t>Double check that maps line up w/ "only 4 sub-pixels" id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6E1E8C" w15:done="0"/>
  <w15:commentEx w15:paraId="3364B9C9" w15:done="0"/>
  <w15:commentEx w15:paraId="40C7EE35" w15:done="0"/>
  <w15:commentEx w15:paraId="3ACBD6E4" w15:done="0"/>
  <w15:commentEx w15:paraId="0C6AF99E" w15:done="0"/>
  <w15:commentEx w15:paraId="16711E5A" w15:done="0"/>
  <w15:commentEx w15:paraId="2BB8BE16" w15:done="1"/>
  <w15:commentEx w15:paraId="20DE24DD" w15:done="0"/>
  <w15:commentEx w15:paraId="7A995306" w15:done="0"/>
  <w15:commentEx w15:paraId="26A749F2" w15:done="0"/>
  <w15:commentEx w15:paraId="15DAAED6" w15:done="0"/>
  <w15:commentEx w15:paraId="6493917C" w15:done="0"/>
  <w15:commentEx w15:paraId="3216D7C2" w15:done="0"/>
  <w15:commentEx w15:paraId="08FD9056" w15:done="0"/>
  <w15:commentEx w15:paraId="6630E98D" w15:done="0"/>
  <w15:commentEx w15:paraId="1AF6D68F" w15:done="0"/>
  <w15:commentEx w15:paraId="1EF10457" w15:done="0"/>
  <w15:commentEx w15:paraId="31079DFF" w15:done="0"/>
  <w15:commentEx w15:paraId="7FA66952" w15:done="0"/>
  <w15:commentEx w15:paraId="6AF0ADCE" w15:done="0"/>
  <w15:commentEx w15:paraId="33809609" w15:done="0"/>
  <w15:commentEx w15:paraId="3B2F63F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2BB8BE16" w16cid:durableId="21DC1D2B"/>
  <w16cid:commentId w16cid:paraId="7A995306" w16cid:durableId="21D1AC5A"/>
  <w16cid:commentId w16cid:paraId="26A749F2" w16cid:durableId="21D1B8C2"/>
  <w16cid:commentId w16cid:paraId="15DAAED6" w16cid:durableId="21D1BFBA"/>
  <w16cid:commentId w16cid:paraId="6493917C" w16cid:durableId="21D1C03F"/>
  <w16cid:commentId w16cid:paraId="3216D7C2" w16cid:durableId="21D1C095"/>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7FA66952" w16cid:durableId="21D1C83B"/>
  <w16cid:commentId w16cid:paraId="6AF0ADCE" w16cid:durableId="21D1C8A8"/>
  <w16cid:commentId w16cid:paraId="33809609" w16cid:durableId="21D1C945"/>
  <w16cid:commentId w16cid:paraId="3B2F63F5" w16cid:durableId="21DD73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94B49A" w14:textId="77777777" w:rsidR="00B700E4" w:rsidRDefault="00B700E4">
      <w:pPr>
        <w:spacing w:after="0"/>
      </w:pPr>
      <w:r>
        <w:separator/>
      </w:r>
    </w:p>
  </w:endnote>
  <w:endnote w:type="continuationSeparator" w:id="0">
    <w:p w14:paraId="7199936F" w14:textId="77777777" w:rsidR="00B700E4" w:rsidRDefault="00B700E4">
      <w:pPr>
        <w:spacing w:after="0"/>
      </w:pPr>
      <w:r>
        <w:continuationSeparator/>
      </w:r>
    </w:p>
  </w:endnote>
  <w:endnote w:type="continuationNotice" w:id="1">
    <w:p w14:paraId="1680263F" w14:textId="77777777" w:rsidR="00B700E4" w:rsidRDefault="00B700E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C6386" w:rsidRDefault="00BC638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C6386" w:rsidRDefault="00BC63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E02538" w14:textId="77777777" w:rsidR="00B700E4" w:rsidRDefault="00B700E4">
      <w:r>
        <w:separator/>
      </w:r>
    </w:p>
  </w:footnote>
  <w:footnote w:type="continuationSeparator" w:id="0">
    <w:p w14:paraId="68547F69" w14:textId="77777777" w:rsidR="00B700E4" w:rsidRDefault="00B700E4">
      <w:r>
        <w:continuationSeparator/>
      </w:r>
    </w:p>
  </w:footnote>
  <w:footnote w:type="continuationNotice" w:id="1">
    <w:p w14:paraId="45C9884A" w14:textId="77777777" w:rsidR="00B700E4" w:rsidRDefault="00B700E4">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C4B"/>
    <w:rsid w:val="00074006"/>
    <w:rsid w:val="000740CB"/>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1ADE"/>
    <w:rsid w:val="000A2014"/>
    <w:rsid w:val="000A2EAE"/>
    <w:rsid w:val="000A3255"/>
    <w:rsid w:val="000A44BE"/>
    <w:rsid w:val="000A737C"/>
    <w:rsid w:val="000A7820"/>
    <w:rsid w:val="000A7C66"/>
    <w:rsid w:val="000B1C91"/>
    <w:rsid w:val="000B2398"/>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D7DD1"/>
    <w:rsid w:val="001E0C75"/>
    <w:rsid w:val="001E12DB"/>
    <w:rsid w:val="001E1442"/>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03F"/>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84E"/>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9DE"/>
    <w:rsid w:val="005C5C96"/>
    <w:rsid w:val="005C5EBF"/>
    <w:rsid w:val="005C63D0"/>
    <w:rsid w:val="005C752F"/>
    <w:rsid w:val="005C7537"/>
    <w:rsid w:val="005D0A2D"/>
    <w:rsid w:val="005D0D23"/>
    <w:rsid w:val="005D1374"/>
    <w:rsid w:val="005D1597"/>
    <w:rsid w:val="005D24D5"/>
    <w:rsid w:val="005D2F5F"/>
    <w:rsid w:val="005D307E"/>
    <w:rsid w:val="005D31A4"/>
    <w:rsid w:val="005D33A7"/>
    <w:rsid w:val="005D3EDD"/>
    <w:rsid w:val="005D4530"/>
    <w:rsid w:val="005D59E8"/>
    <w:rsid w:val="005D74C8"/>
    <w:rsid w:val="005E135C"/>
    <w:rsid w:val="005E15C9"/>
    <w:rsid w:val="005E19A4"/>
    <w:rsid w:val="005E220D"/>
    <w:rsid w:val="005E31B9"/>
    <w:rsid w:val="005E331E"/>
    <w:rsid w:val="005E501D"/>
    <w:rsid w:val="005E5F02"/>
    <w:rsid w:val="005E64E1"/>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14F"/>
    <w:rsid w:val="006139A3"/>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9ED"/>
    <w:rsid w:val="00717D5B"/>
    <w:rsid w:val="007205AA"/>
    <w:rsid w:val="00720FA4"/>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6A7F"/>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F5B"/>
    <w:rsid w:val="008F6104"/>
    <w:rsid w:val="008F6F3A"/>
    <w:rsid w:val="008F78EE"/>
    <w:rsid w:val="008F7DDB"/>
    <w:rsid w:val="0090014E"/>
    <w:rsid w:val="00900453"/>
    <w:rsid w:val="00900B5A"/>
    <w:rsid w:val="00900B79"/>
    <w:rsid w:val="0090106E"/>
    <w:rsid w:val="0090147B"/>
    <w:rsid w:val="009017E2"/>
    <w:rsid w:val="00901D65"/>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3DB"/>
    <w:rsid w:val="009159B1"/>
    <w:rsid w:val="00915CD7"/>
    <w:rsid w:val="00916B93"/>
    <w:rsid w:val="0092191B"/>
    <w:rsid w:val="00922120"/>
    <w:rsid w:val="009239A6"/>
    <w:rsid w:val="00923DF4"/>
    <w:rsid w:val="0092446E"/>
    <w:rsid w:val="00924C2A"/>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B2B"/>
    <w:rsid w:val="00A60D1B"/>
    <w:rsid w:val="00A61581"/>
    <w:rsid w:val="00A6199A"/>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0E4"/>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109A3"/>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444D"/>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F8B5E6-F9EC-4FC9-882A-0D342CC6DE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TotalTime>
  <Pages>27</Pages>
  <Words>41993</Words>
  <Characters>239366</Characters>
  <Application>Microsoft Office Word</Application>
  <DocSecurity>0</DocSecurity>
  <Lines>1994</Lines>
  <Paragraphs>561</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0798</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87</cp:revision>
  <cp:lastPrinted>2020-02-06T08:23:00Z</cp:lastPrinted>
  <dcterms:created xsi:type="dcterms:W3CDTF">2020-01-29T13:10:00Z</dcterms:created>
  <dcterms:modified xsi:type="dcterms:W3CDTF">2020-02-27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